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3F6352">
      <w:pPr>
        <w:jc w:val="both"/>
        <w:rPr>
          <w:b/>
          <w:bCs/>
        </w:rPr>
      </w:pPr>
    </w:p>
    <w:p w14:paraId="1AAF7873" w14:textId="58AC8FCB" w:rsidR="006B1C64" w:rsidRDefault="006B1C64" w:rsidP="003F6352">
      <w:pPr>
        <w:jc w:val="both"/>
        <w:rPr>
          <w:b/>
          <w:bCs/>
        </w:rPr>
      </w:pPr>
    </w:p>
    <w:p w14:paraId="6F154B8A" w14:textId="77777777" w:rsidR="006B1C64" w:rsidRDefault="006B1C64" w:rsidP="003F6352">
      <w:pPr>
        <w:jc w:val="both"/>
        <w:rPr>
          <w:b/>
          <w:bCs/>
        </w:rPr>
      </w:pPr>
    </w:p>
    <w:p w14:paraId="20394F60" w14:textId="1E75C06C" w:rsidR="008366FB" w:rsidRDefault="00C949EE" w:rsidP="003F6352">
      <w:pPr>
        <w:jc w:val="both"/>
        <w:rPr>
          <w:b/>
          <w:bCs/>
        </w:rPr>
      </w:pPr>
      <w:r w:rsidRPr="00E800C1">
        <w:rPr>
          <w:b/>
          <w:bCs/>
        </w:rPr>
        <w:t xml:space="preserve">Projektbericht zum Modul </w:t>
      </w:r>
      <w:r w:rsidR="003A4D68" w:rsidRPr="00E800C1">
        <w:rPr>
          <w:b/>
          <w:bCs/>
        </w:rPr>
        <w:t>Information</w:t>
      </w:r>
      <w:r w:rsidRPr="00E800C1">
        <w:rPr>
          <w:b/>
          <w:bCs/>
        </w:rPr>
        <w:t xml:space="preserve"> </w:t>
      </w:r>
      <w:proofErr w:type="spellStart"/>
      <w:r w:rsidRPr="00E800C1">
        <w:rPr>
          <w:b/>
          <w:bCs/>
        </w:rPr>
        <w:t>Retrival</w:t>
      </w:r>
      <w:proofErr w:type="spellEnd"/>
      <w:r w:rsidRPr="00E800C1">
        <w:rPr>
          <w:b/>
          <w:bCs/>
        </w:rPr>
        <w:t xml:space="preserve"> und</w:t>
      </w:r>
      <w:r w:rsidR="008366FB">
        <w:rPr>
          <w:b/>
          <w:bCs/>
        </w:rPr>
        <w:t xml:space="preserve"> </w:t>
      </w:r>
      <w:r w:rsidRPr="00E800C1">
        <w:rPr>
          <w:b/>
          <w:bCs/>
        </w:rPr>
        <w:t>Visualisierung</w:t>
      </w:r>
    </w:p>
    <w:p w14:paraId="08B599F6" w14:textId="68D07585" w:rsidR="00C949EE" w:rsidRPr="008366FB" w:rsidRDefault="00055E97" w:rsidP="003F6352">
      <w:pPr>
        <w:jc w:val="both"/>
      </w:pPr>
      <w:r w:rsidRPr="008366FB">
        <w:t>Sommersemester 2021</w:t>
      </w:r>
    </w:p>
    <w:p w14:paraId="2088DAED" w14:textId="1B5D5DB1" w:rsidR="00055E97" w:rsidRPr="00E800C1" w:rsidRDefault="00055E97" w:rsidP="003F6352">
      <w:pPr>
        <w:jc w:val="both"/>
        <w:rPr>
          <w:b/>
          <w:bCs/>
        </w:rPr>
      </w:pPr>
    </w:p>
    <w:p w14:paraId="67E0076C" w14:textId="5007E132" w:rsidR="00055E97" w:rsidRDefault="00055E97" w:rsidP="003F6352">
      <w:pPr>
        <w:jc w:val="both"/>
        <w:rPr>
          <w:b/>
          <w:bCs/>
        </w:rPr>
      </w:pPr>
    </w:p>
    <w:p w14:paraId="59572051" w14:textId="77777777" w:rsidR="00765C17" w:rsidRPr="00E800C1" w:rsidRDefault="00765C17" w:rsidP="003F6352">
      <w:pPr>
        <w:jc w:val="both"/>
        <w:rPr>
          <w:b/>
          <w:bCs/>
        </w:rPr>
      </w:pPr>
    </w:p>
    <w:p w14:paraId="714A4B57" w14:textId="77777777" w:rsidR="00055E97" w:rsidRPr="00E800C1" w:rsidRDefault="00055E97" w:rsidP="003F6352">
      <w:pPr>
        <w:jc w:val="both"/>
        <w:rPr>
          <w:b/>
          <w:bCs/>
        </w:rPr>
      </w:pPr>
    </w:p>
    <w:p w14:paraId="5EAEB8A4" w14:textId="336D7BC6" w:rsidR="00055E97" w:rsidRPr="00E800C1" w:rsidRDefault="00C739E1" w:rsidP="003F6352">
      <w:pPr>
        <w:jc w:val="both"/>
        <w:rPr>
          <w:b/>
          <w:bCs/>
        </w:rPr>
      </w:pPr>
      <w:r>
        <w:rPr>
          <w:b/>
          <w:bCs/>
        </w:rPr>
        <w:t>Visualisierung von verschiedenen W</w:t>
      </w:r>
      <w:r w:rsidR="008D5147">
        <w:rPr>
          <w:b/>
          <w:bCs/>
        </w:rPr>
        <w:t>ein</w:t>
      </w:r>
      <w:r w:rsidR="008366FB">
        <w:rPr>
          <w:b/>
          <w:bCs/>
        </w:rPr>
        <w:t>daten</w:t>
      </w:r>
    </w:p>
    <w:p w14:paraId="7CD49F2C" w14:textId="7E7FA581" w:rsidR="00055E97" w:rsidRDefault="00055E97" w:rsidP="003F6352">
      <w:pPr>
        <w:jc w:val="both"/>
      </w:pPr>
    </w:p>
    <w:p w14:paraId="01FD3D27" w14:textId="77777777" w:rsidR="00765C17" w:rsidRDefault="00765C17" w:rsidP="003F6352">
      <w:pPr>
        <w:jc w:val="both"/>
      </w:pPr>
    </w:p>
    <w:p w14:paraId="7A5ABE98" w14:textId="064EC8B4" w:rsidR="00055E97" w:rsidRDefault="00055E97" w:rsidP="003F6352">
      <w:pPr>
        <w:jc w:val="both"/>
      </w:pPr>
    </w:p>
    <w:p w14:paraId="1776620E" w14:textId="6B1FBB3C" w:rsidR="00055E97" w:rsidRDefault="00055E97" w:rsidP="003F6352">
      <w:pPr>
        <w:jc w:val="both"/>
      </w:pPr>
    </w:p>
    <w:p w14:paraId="3B5EE43C" w14:textId="77777777" w:rsidR="00765C17" w:rsidRPr="00055E97" w:rsidRDefault="00765C17" w:rsidP="003F6352">
      <w:pPr>
        <w:jc w:val="both"/>
      </w:pPr>
    </w:p>
    <w:p w14:paraId="18DC00BD" w14:textId="1640CCFF" w:rsidR="00055E97" w:rsidRPr="00055E97" w:rsidRDefault="001234F6" w:rsidP="003F6352">
      <w:pPr>
        <w:jc w:val="both"/>
      </w:pPr>
      <w:r>
        <w:t>Marie-Luise Lindner</w:t>
      </w:r>
    </w:p>
    <w:p w14:paraId="545B8922" w14:textId="52C693EC" w:rsidR="00650772" w:rsidRDefault="00055E97" w:rsidP="003F6352">
      <w:pPr>
        <w:jc w:val="both"/>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3F6352">
      <w:pPr>
        <w:jc w:val="both"/>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3F6352">
      <w:pPr>
        <w:jc w:val="both"/>
      </w:pPr>
    </w:p>
    <w:p w14:paraId="0265525F" w14:textId="0415A563" w:rsidR="00055E97" w:rsidRDefault="00055E97" w:rsidP="003F6352">
      <w:pPr>
        <w:jc w:val="both"/>
      </w:pPr>
    </w:p>
    <w:p w14:paraId="4D767426" w14:textId="77777777" w:rsidR="00055E97" w:rsidRPr="00055E97" w:rsidRDefault="00055E97" w:rsidP="003F6352">
      <w:pPr>
        <w:jc w:val="both"/>
      </w:pPr>
    </w:p>
    <w:p w14:paraId="247CA276" w14:textId="5C715897" w:rsidR="00650772" w:rsidRPr="00055E97" w:rsidRDefault="00650772" w:rsidP="003F6352">
      <w:pPr>
        <w:jc w:val="both"/>
      </w:pPr>
    </w:p>
    <w:p w14:paraId="537245C3" w14:textId="77777777" w:rsidR="00650772" w:rsidRDefault="00650772" w:rsidP="003F6352">
      <w:pPr>
        <w:jc w:val="both"/>
        <w:sectPr w:rsidR="00650772" w:rsidSect="0002510A">
          <w:footerReference w:type="default" r:id="rId9"/>
          <w:pgSz w:w="11906" w:h="16838"/>
          <w:pgMar w:top="1134" w:right="1134" w:bottom="1134" w:left="1134" w:header="709" w:footer="709" w:gutter="0"/>
          <w:cols w:space="708"/>
          <w:titlePg/>
          <w:docGrid w:linePitch="360"/>
        </w:sectPr>
      </w:pPr>
    </w:p>
    <w:bookmarkStart w:id="0" w:name="_Toc8216112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3F6352">
          <w:pPr>
            <w:pStyle w:val="berschrift1"/>
            <w:numPr>
              <w:ilvl w:val="0"/>
              <w:numId w:val="0"/>
            </w:numPr>
            <w:jc w:val="both"/>
          </w:pPr>
          <w:r>
            <w:t>Inhaltsverzeichnis</w:t>
          </w:r>
          <w:bookmarkEnd w:id="0"/>
        </w:p>
        <w:p w14:paraId="3CECAE81" w14:textId="312176C8" w:rsidR="003C1F64" w:rsidRDefault="00991D39" w:rsidP="003F6352">
          <w:pPr>
            <w:pStyle w:val="Verzeichnis1"/>
            <w:tabs>
              <w:tab w:val="right" w:leader="dot" w:pos="9062"/>
            </w:tabs>
            <w:jc w:val="both"/>
            <w:rPr>
              <w:rFonts w:eastAsiaTheme="minorEastAsia" w:cstheme="minorBidi"/>
              <w:noProof/>
              <w:lang w:eastAsia="de-DE"/>
            </w:rPr>
          </w:pPr>
          <w:r>
            <w:fldChar w:fldCharType="begin"/>
          </w:r>
          <w:r>
            <w:instrText xml:space="preserve"> TOC \o "1-3" \h \z \u </w:instrText>
          </w:r>
          <w:r>
            <w:fldChar w:fldCharType="separate"/>
          </w:r>
          <w:hyperlink w:anchor="_Toc82161120" w:history="1">
            <w:r w:rsidR="003C1F64" w:rsidRPr="00614C9F">
              <w:rPr>
                <w:rStyle w:val="Hyperlink"/>
                <w:noProof/>
              </w:rPr>
              <w:t>Inhaltsverzeichnis</w:t>
            </w:r>
            <w:r w:rsidR="003C1F64">
              <w:rPr>
                <w:noProof/>
                <w:webHidden/>
              </w:rPr>
              <w:tab/>
            </w:r>
            <w:r w:rsidR="003C1F64">
              <w:rPr>
                <w:noProof/>
                <w:webHidden/>
              </w:rPr>
              <w:fldChar w:fldCharType="begin"/>
            </w:r>
            <w:r w:rsidR="003C1F64">
              <w:rPr>
                <w:noProof/>
                <w:webHidden/>
              </w:rPr>
              <w:instrText xml:space="preserve"> PAGEREF _Toc82161120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5EEF6ABC" w14:textId="6583CB08" w:rsidR="003C1F64" w:rsidRDefault="0093467C" w:rsidP="003F6352">
          <w:pPr>
            <w:pStyle w:val="Verzeichnis1"/>
            <w:tabs>
              <w:tab w:val="left" w:pos="480"/>
              <w:tab w:val="right" w:leader="dot" w:pos="9062"/>
            </w:tabs>
            <w:jc w:val="both"/>
            <w:rPr>
              <w:rFonts w:eastAsiaTheme="minorEastAsia" w:cstheme="minorBidi"/>
              <w:noProof/>
              <w:lang w:eastAsia="de-DE"/>
            </w:rPr>
          </w:pPr>
          <w:hyperlink w:anchor="_Toc82161121" w:history="1">
            <w:r w:rsidR="003C1F64" w:rsidRPr="00614C9F">
              <w:rPr>
                <w:rStyle w:val="Hyperlink"/>
                <w:noProof/>
              </w:rPr>
              <w:t>1.</w:t>
            </w:r>
            <w:r w:rsidR="003C1F64">
              <w:rPr>
                <w:rFonts w:eastAsiaTheme="minorEastAsia" w:cstheme="minorBidi"/>
                <w:noProof/>
                <w:lang w:eastAsia="de-DE"/>
              </w:rPr>
              <w:tab/>
            </w:r>
            <w:r w:rsidR="003C1F64" w:rsidRPr="00614C9F">
              <w:rPr>
                <w:rStyle w:val="Hyperlink"/>
                <w:noProof/>
              </w:rPr>
              <w:t>Einleitung</w:t>
            </w:r>
            <w:r w:rsidR="003C1F64">
              <w:rPr>
                <w:noProof/>
                <w:webHidden/>
              </w:rPr>
              <w:tab/>
            </w:r>
            <w:r w:rsidR="003C1F64">
              <w:rPr>
                <w:noProof/>
                <w:webHidden/>
              </w:rPr>
              <w:fldChar w:fldCharType="begin"/>
            </w:r>
            <w:r w:rsidR="003C1F64">
              <w:rPr>
                <w:noProof/>
                <w:webHidden/>
              </w:rPr>
              <w:instrText xml:space="preserve"> PAGEREF _Toc82161121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21DE849E" w14:textId="00C05260"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22" w:history="1">
            <w:r w:rsidR="003C1F64" w:rsidRPr="00614C9F">
              <w:rPr>
                <w:rStyle w:val="Hyperlink"/>
                <w:noProof/>
              </w:rPr>
              <w:t>1.1</w:t>
            </w:r>
            <w:r w:rsidR="003C1F64">
              <w:rPr>
                <w:rFonts w:eastAsiaTheme="minorEastAsia" w:cstheme="minorBidi"/>
                <w:noProof/>
                <w:lang w:eastAsia="de-DE"/>
              </w:rPr>
              <w:tab/>
            </w:r>
            <w:r w:rsidR="003C1F64" w:rsidRPr="00614C9F">
              <w:rPr>
                <w:rStyle w:val="Hyperlink"/>
                <w:noProof/>
              </w:rPr>
              <w:t>Anwendungshintergrund</w:t>
            </w:r>
            <w:r w:rsidR="003C1F64">
              <w:rPr>
                <w:noProof/>
                <w:webHidden/>
              </w:rPr>
              <w:tab/>
            </w:r>
            <w:r w:rsidR="003C1F64">
              <w:rPr>
                <w:noProof/>
                <w:webHidden/>
              </w:rPr>
              <w:fldChar w:fldCharType="begin"/>
            </w:r>
            <w:r w:rsidR="003C1F64">
              <w:rPr>
                <w:noProof/>
                <w:webHidden/>
              </w:rPr>
              <w:instrText xml:space="preserve"> PAGEREF _Toc82161122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70925E76" w14:textId="394CDF0D"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23" w:history="1">
            <w:r w:rsidR="003C1F64" w:rsidRPr="00614C9F">
              <w:rPr>
                <w:rStyle w:val="Hyperlink"/>
                <w:noProof/>
              </w:rPr>
              <w:t>1.2</w:t>
            </w:r>
            <w:r w:rsidR="003C1F64">
              <w:rPr>
                <w:rFonts w:eastAsiaTheme="minorEastAsia" w:cstheme="minorBidi"/>
                <w:noProof/>
                <w:lang w:eastAsia="de-DE"/>
              </w:rPr>
              <w:tab/>
            </w:r>
            <w:r w:rsidR="003C1F64" w:rsidRPr="00614C9F">
              <w:rPr>
                <w:rStyle w:val="Hyperlink"/>
                <w:noProof/>
              </w:rPr>
              <w:t>Zielgruppen</w:t>
            </w:r>
            <w:r w:rsidR="003C1F64">
              <w:rPr>
                <w:noProof/>
                <w:webHidden/>
              </w:rPr>
              <w:tab/>
            </w:r>
            <w:r w:rsidR="003C1F64">
              <w:rPr>
                <w:noProof/>
                <w:webHidden/>
              </w:rPr>
              <w:fldChar w:fldCharType="begin"/>
            </w:r>
            <w:r w:rsidR="003C1F64">
              <w:rPr>
                <w:noProof/>
                <w:webHidden/>
              </w:rPr>
              <w:instrText xml:space="preserve"> PAGEREF _Toc82161123 \h </w:instrText>
            </w:r>
            <w:r w:rsidR="003C1F64">
              <w:rPr>
                <w:noProof/>
                <w:webHidden/>
              </w:rPr>
            </w:r>
            <w:r w:rsidR="003C1F64">
              <w:rPr>
                <w:noProof/>
                <w:webHidden/>
              </w:rPr>
              <w:fldChar w:fldCharType="separate"/>
            </w:r>
            <w:r w:rsidR="006A71A1">
              <w:rPr>
                <w:noProof/>
                <w:webHidden/>
              </w:rPr>
              <w:t>3</w:t>
            </w:r>
            <w:r w:rsidR="003C1F64">
              <w:rPr>
                <w:noProof/>
                <w:webHidden/>
              </w:rPr>
              <w:fldChar w:fldCharType="end"/>
            </w:r>
          </w:hyperlink>
        </w:p>
        <w:p w14:paraId="3A3ED67E" w14:textId="41A30F28"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24" w:history="1">
            <w:r w:rsidR="003C1F64" w:rsidRPr="00614C9F">
              <w:rPr>
                <w:rStyle w:val="Hyperlink"/>
                <w:noProof/>
              </w:rPr>
              <w:t>1.3</w:t>
            </w:r>
            <w:r w:rsidR="003C1F64">
              <w:rPr>
                <w:rFonts w:eastAsiaTheme="minorEastAsia" w:cstheme="minorBidi"/>
                <w:noProof/>
                <w:lang w:eastAsia="de-DE"/>
              </w:rPr>
              <w:tab/>
            </w:r>
            <w:r w:rsidR="003C1F64" w:rsidRPr="00614C9F">
              <w:rPr>
                <w:rStyle w:val="Hyperlink"/>
                <w:noProof/>
              </w:rPr>
              <w:t>Überblick und Beiträge</w:t>
            </w:r>
            <w:r w:rsidR="003C1F64">
              <w:rPr>
                <w:noProof/>
                <w:webHidden/>
              </w:rPr>
              <w:tab/>
            </w:r>
            <w:r w:rsidR="003C1F64">
              <w:rPr>
                <w:noProof/>
                <w:webHidden/>
              </w:rPr>
              <w:fldChar w:fldCharType="begin"/>
            </w:r>
            <w:r w:rsidR="003C1F64">
              <w:rPr>
                <w:noProof/>
                <w:webHidden/>
              </w:rPr>
              <w:instrText xml:space="preserve"> PAGEREF _Toc82161124 \h </w:instrText>
            </w:r>
            <w:r w:rsidR="003C1F64">
              <w:rPr>
                <w:noProof/>
                <w:webHidden/>
              </w:rPr>
            </w:r>
            <w:r w:rsidR="003C1F64">
              <w:rPr>
                <w:noProof/>
                <w:webHidden/>
              </w:rPr>
              <w:fldChar w:fldCharType="separate"/>
            </w:r>
            <w:r w:rsidR="006A71A1">
              <w:rPr>
                <w:noProof/>
                <w:webHidden/>
              </w:rPr>
              <w:t>4</w:t>
            </w:r>
            <w:r w:rsidR="003C1F64">
              <w:rPr>
                <w:noProof/>
                <w:webHidden/>
              </w:rPr>
              <w:fldChar w:fldCharType="end"/>
            </w:r>
          </w:hyperlink>
        </w:p>
        <w:p w14:paraId="17B782E8" w14:textId="581A98D2" w:rsidR="003C1F64" w:rsidRDefault="0093467C" w:rsidP="003F6352">
          <w:pPr>
            <w:pStyle w:val="Verzeichnis1"/>
            <w:tabs>
              <w:tab w:val="left" w:pos="480"/>
              <w:tab w:val="right" w:leader="dot" w:pos="9062"/>
            </w:tabs>
            <w:jc w:val="both"/>
            <w:rPr>
              <w:rFonts w:eastAsiaTheme="minorEastAsia" w:cstheme="minorBidi"/>
              <w:noProof/>
              <w:lang w:eastAsia="de-DE"/>
            </w:rPr>
          </w:pPr>
          <w:hyperlink w:anchor="_Toc82161125" w:history="1">
            <w:r w:rsidR="003C1F64" w:rsidRPr="00614C9F">
              <w:rPr>
                <w:rStyle w:val="Hyperlink"/>
                <w:noProof/>
              </w:rPr>
              <w:t>2.</w:t>
            </w:r>
            <w:r w:rsidR="003C1F64">
              <w:rPr>
                <w:rFonts w:eastAsiaTheme="minorEastAsia" w:cstheme="minorBidi"/>
                <w:noProof/>
                <w:lang w:eastAsia="de-DE"/>
              </w:rPr>
              <w:tab/>
            </w:r>
            <w:r w:rsidR="003C1F64" w:rsidRPr="00614C9F">
              <w:rPr>
                <w:rStyle w:val="Hyperlink"/>
                <w:noProof/>
              </w:rPr>
              <w:t>Daten</w:t>
            </w:r>
            <w:r w:rsidR="003C1F64">
              <w:rPr>
                <w:noProof/>
                <w:webHidden/>
              </w:rPr>
              <w:tab/>
            </w:r>
            <w:r w:rsidR="003C1F64">
              <w:rPr>
                <w:noProof/>
                <w:webHidden/>
              </w:rPr>
              <w:fldChar w:fldCharType="begin"/>
            </w:r>
            <w:r w:rsidR="003C1F64">
              <w:rPr>
                <w:noProof/>
                <w:webHidden/>
              </w:rPr>
              <w:instrText xml:space="preserve"> PAGEREF _Toc82161125 \h </w:instrText>
            </w:r>
            <w:r w:rsidR="003C1F64">
              <w:rPr>
                <w:noProof/>
                <w:webHidden/>
              </w:rPr>
            </w:r>
            <w:r w:rsidR="003C1F64">
              <w:rPr>
                <w:noProof/>
                <w:webHidden/>
              </w:rPr>
              <w:fldChar w:fldCharType="separate"/>
            </w:r>
            <w:r w:rsidR="006A71A1">
              <w:rPr>
                <w:noProof/>
                <w:webHidden/>
              </w:rPr>
              <w:t>5</w:t>
            </w:r>
            <w:r w:rsidR="003C1F64">
              <w:rPr>
                <w:noProof/>
                <w:webHidden/>
              </w:rPr>
              <w:fldChar w:fldCharType="end"/>
            </w:r>
          </w:hyperlink>
        </w:p>
        <w:p w14:paraId="7625BDAB" w14:textId="4936BA35"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26" w:history="1">
            <w:r w:rsidR="003C1F64" w:rsidRPr="00614C9F">
              <w:rPr>
                <w:rStyle w:val="Hyperlink"/>
                <w:noProof/>
              </w:rPr>
              <w:t>2.1</w:t>
            </w:r>
            <w:r w:rsidR="003C1F64">
              <w:rPr>
                <w:rFonts w:eastAsiaTheme="minorEastAsia" w:cstheme="minorBidi"/>
                <w:noProof/>
                <w:lang w:eastAsia="de-DE"/>
              </w:rPr>
              <w:tab/>
            </w:r>
            <w:r w:rsidR="003C1F64" w:rsidRPr="00614C9F">
              <w:rPr>
                <w:rStyle w:val="Hyperlink"/>
                <w:noProof/>
              </w:rPr>
              <w:t>Technische Breitstellung der Daten</w:t>
            </w:r>
            <w:r w:rsidR="003C1F64">
              <w:rPr>
                <w:noProof/>
                <w:webHidden/>
              </w:rPr>
              <w:tab/>
            </w:r>
            <w:r w:rsidR="003C1F64">
              <w:rPr>
                <w:noProof/>
                <w:webHidden/>
              </w:rPr>
              <w:fldChar w:fldCharType="begin"/>
            </w:r>
            <w:r w:rsidR="003C1F64">
              <w:rPr>
                <w:noProof/>
                <w:webHidden/>
              </w:rPr>
              <w:instrText xml:space="preserve"> PAGEREF _Toc82161126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20EA3C96" w14:textId="306EFA60"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27" w:history="1">
            <w:r w:rsidR="003C1F64" w:rsidRPr="00614C9F">
              <w:rPr>
                <w:rStyle w:val="Hyperlink"/>
                <w:noProof/>
              </w:rPr>
              <w:t>2.2</w:t>
            </w:r>
            <w:r w:rsidR="003C1F64">
              <w:rPr>
                <w:rFonts w:eastAsiaTheme="minorEastAsia" w:cstheme="minorBidi"/>
                <w:noProof/>
                <w:lang w:eastAsia="de-DE"/>
              </w:rPr>
              <w:tab/>
            </w:r>
            <w:r w:rsidR="003C1F64" w:rsidRPr="00614C9F">
              <w:rPr>
                <w:rStyle w:val="Hyperlink"/>
                <w:noProof/>
              </w:rPr>
              <w:t>Datenvorverarbeitung</w:t>
            </w:r>
            <w:r w:rsidR="003C1F64">
              <w:rPr>
                <w:noProof/>
                <w:webHidden/>
              </w:rPr>
              <w:tab/>
            </w:r>
            <w:r w:rsidR="003C1F64">
              <w:rPr>
                <w:noProof/>
                <w:webHidden/>
              </w:rPr>
              <w:fldChar w:fldCharType="begin"/>
            </w:r>
            <w:r w:rsidR="003C1F64">
              <w:rPr>
                <w:noProof/>
                <w:webHidden/>
              </w:rPr>
              <w:instrText xml:space="preserve"> PAGEREF _Toc82161127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55231CE2" w14:textId="7972E21E" w:rsidR="003C1F64" w:rsidRDefault="0093467C" w:rsidP="003F6352">
          <w:pPr>
            <w:pStyle w:val="Verzeichnis1"/>
            <w:tabs>
              <w:tab w:val="left" w:pos="480"/>
              <w:tab w:val="right" w:leader="dot" w:pos="9062"/>
            </w:tabs>
            <w:jc w:val="both"/>
            <w:rPr>
              <w:rFonts w:eastAsiaTheme="minorEastAsia" w:cstheme="minorBidi"/>
              <w:noProof/>
              <w:lang w:eastAsia="de-DE"/>
            </w:rPr>
          </w:pPr>
          <w:hyperlink w:anchor="_Toc82161128" w:history="1">
            <w:r w:rsidR="003C1F64" w:rsidRPr="00614C9F">
              <w:rPr>
                <w:rStyle w:val="Hyperlink"/>
                <w:noProof/>
              </w:rPr>
              <w:t>3.</w:t>
            </w:r>
            <w:r w:rsidR="003C1F64">
              <w:rPr>
                <w:rFonts w:eastAsiaTheme="minorEastAsia" w:cstheme="minorBidi"/>
                <w:noProof/>
                <w:lang w:eastAsia="de-DE"/>
              </w:rPr>
              <w:tab/>
            </w:r>
            <w:r w:rsidR="003C1F64" w:rsidRPr="00614C9F">
              <w:rPr>
                <w:rStyle w:val="Hyperlink"/>
                <w:noProof/>
              </w:rPr>
              <w:t>Visualisierung</w:t>
            </w:r>
            <w:r w:rsidR="003C1F64">
              <w:rPr>
                <w:noProof/>
                <w:webHidden/>
              </w:rPr>
              <w:tab/>
            </w:r>
            <w:r w:rsidR="003C1F64">
              <w:rPr>
                <w:noProof/>
                <w:webHidden/>
              </w:rPr>
              <w:fldChar w:fldCharType="begin"/>
            </w:r>
            <w:r w:rsidR="003C1F64">
              <w:rPr>
                <w:noProof/>
                <w:webHidden/>
              </w:rPr>
              <w:instrText xml:space="preserve"> PAGEREF _Toc82161128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3F17F480" w14:textId="50F7A75A"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29" w:history="1">
            <w:r w:rsidR="003C1F64" w:rsidRPr="00614C9F">
              <w:rPr>
                <w:rStyle w:val="Hyperlink"/>
                <w:noProof/>
              </w:rPr>
              <w:t>3.1</w:t>
            </w:r>
            <w:r w:rsidR="003C1F64">
              <w:rPr>
                <w:rFonts w:eastAsiaTheme="minorEastAsia" w:cstheme="minorBidi"/>
                <w:noProof/>
                <w:lang w:eastAsia="de-DE"/>
              </w:rPr>
              <w:tab/>
            </w:r>
            <w:r w:rsidR="003C1F64" w:rsidRPr="00614C9F">
              <w:rPr>
                <w:rStyle w:val="Hyperlink"/>
                <w:noProof/>
              </w:rPr>
              <w:t>Analyse der Anwendungsaufgaben</w:t>
            </w:r>
            <w:r w:rsidR="003C1F64">
              <w:rPr>
                <w:noProof/>
                <w:webHidden/>
              </w:rPr>
              <w:tab/>
            </w:r>
            <w:r w:rsidR="003C1F64">
              <w:rPr>
                <w:noProof/>
                <w:webHidden/>
              </w:rPr>
              <w:fldChar w:fldCharType="begin"/>
            </w:r>
            <w:r w:rsidR="003C1F64">
              <w:rPr>
                <w:noProof/>
                <w:webHidden/>
              </w:rPr>
              <w:instrText xml:space="preserve"> PAGEREF _Toc82161129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150BA9A5" w14:textId="5CA4286B"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30" w:history="1">
            <w:r w:rsidR="003C1F64" w:rsidRPr="00614C9F">
              <w:rPr>
                <w:rStyle w:val="Hyperlink"/>
                <w:noProof/>
              </w:rPr>
              <w:t>3.2</w:t>
            </w:r>
            <w:r w:rsidR="003C1F64">
              <w:rPr>
                <w:rFonts w:eastAsiaTheme="minorEastAsia" w:cstheme="minorBidi"/>
                <w:noProof/>
                <w:lang w:eastAsia="de-DE"/>
              </w:rPr>
              <w:tab/>
            </w:r>
            <w:r w:rsidR="003C1F64" w:rsidRPr="00614C9F">
              <w:rPr>
                <w:rStyle w:val="Hyperlink"/>
                <w:noProof/>
              </w:rPr>
              <w:t>Anforderungen an die Visualisierungen</w:t>
            </w:r>
            <w:r w:rsidR="003C1F64">
              <w:rPr>
                <w:noProof/>
                <w:webHidden/>
              </w:rPr>
              <w:tab/>
            </w:r>
            <w:r w:rsidR="003C1F64">
              <w:rPr>
                <w:noProof/>
                <w:webHidden/>
              </w:rPr>
              <w:fldChar w:fldCharType="begin"/>
            </w:r>
            <w:r w:rsidR="003C1F64">
              <w:rPr>
                <w:noProof/>
                <w:webHidden/>
              </w:rPr>
              <w:instrText xml:space="preserve"> PAGEREF _Toc82161130 \h </w:instrText>
            </w:r>
            <w:r w:rsidR="003C1F64">
              <w:rPr>
                <w:noProof/>
                <w:webHidden/>
              </w:rPr>
            </w:r>
            <w:r w:rsidR="003C1F64">
              <w:rPr>
                <w:noProof/>
                <w:webHidden/>
              </w:rPr>
              <w:fldChar w:fldCharType="separate"/>
            </w:r>
            <w:r w:rsidR="006A71A1">
              <w:rPr>
                <w:noProof/>
                <w:webHidden/>
              </w:rPr>
              <w:t>8</w:t>
            </w:r>
            <w:r w:rsidR="003C1F64">
              <w:rPr>
                <w:noProof/>
                <w:webHidden/>
              </w:rPr>
              <w:fldChar w:fldCharType="end"/>
            </w:r>
          </w:hyperlink>
        </w:p>
        <w:p w14:paraId="7B77DBEE" w14:textId="0427BF18"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31" w:history="1">
            <w:r w:rsidR="003C1F64" w:rsidRPr="00614C9F">
              <w:rPr>
                <w:rStyle w:val="Hyperlink"/>
                <w:noProof/>
              </w:rPr>
              <w:t>3.3</w:t>
            </w:r>
            <w:r w:rsidR="003C1F64">
              <w:rPr>
                <w:rFonts w:eastAsiaTheme="minorEastAsia" w:cstheme="minorBidi"/>
                <w:noProof/>
                <w:lang w:eastAsia="de-DE"/>
              </w:rPr>
              <w:tab/>
            </w:r>
            <w:r w:rsidR="003C1F64" w:rsidRPr="00614C9F">
              <w:rPr>
                <w:rStyle w:val="Hyperlink"/>
                <w:noProof/>
              </w:rPr>
              <w:t>Präsentation der Visualisierung</w:t>
            </w:r>
            <w:r w:rsidR="003C1F64">
              <w:rPr>
                <w:noProof/>
                <w:webHidden/>
              </w:rPr>
              <w:tab/>
            </w:r>
            <w:r w:rsidR="003C1F64">
              <w:rPr>
                <w:noProof/>
                <w:webHidden/>
              </w:rPr>
              <w:fldChar w:fldCharType="begin"/>
            </w:r>
            <w:r w:rsidR="003C1F64">
              <w:rPr>
                <w:noProof/>
                <w:webHidden/>
              </w:rPr>
              <w:instrText xml:space="preserve"> PAGEREF _Toc82161131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403D341E" w14:textId="79C1A8D7" w:rsidR="003C1F64" w:rsidRDefault="0093467C" w:rsidP="003F6352">
          <w:pPr>
            <w:pStyle w:val="Verzeichnis3"/>
            <w:tabs>
              <w:tab w:val="left" w:pos="1320"/>
              <w:tab w:val="right" w:leader="dot" w:pos="9062"/>
            </w:tabs>
            <w:jc w:val="both"/>
            <w:rPr>
              <w:rFonts w:eastAsiaTheme="minorEastAsia" w:cstheme="minorBidi"/>
              <w:noProof/>
              <w:lang w:eastAsia="de-DE"/>
            </w:rPr>
          </w:pPr>
          <w:hyperlink w:anchor="_Toc82161132" w:history="1">
            <w:r w:rsidR="003C1F64" w:rsidRPr="00614C9F">
              <w:rPr>
                <w:rStyle w:val="Hyperlink"/>
                <w:noProof/>
              </w:rPr>
              <w:t>3.3.1</w:t>
            </w:r>
            <w:r w:rsidR="003C1F64">
              <w:rPr>
                <w:rFonts w:eastAsiaTheme="minorEastAsia" w:cstheme="minorBidi"/>
                <w:noProof/>
                <w:lang w:eastAsia="de-DE"/>
              </w:rPr>
              <w:tab/>
            </w:r>
            <w:r w:rsidR="003C1F64" w:rsidRPr="00614C9F">
              <w:rPr>
                <w:rStyle w:val="Hyperlink"/>
                <w:noProof/>
              </w:rPr>
              <w:t>Visualisierung Eins</w:t>
            </w:r>
            <w:r w:rsidR="003C1F64">
              <w:rPr>
                <w:noProof/>
                <w:webHidden/>
              </w:rPr>
              <w:tab/>
            </w:r>
            <w:r w:rsidR="003C1F64">
              <w:rPr>
                <w:noProof/>
                <w:webHidden/>
              </w:rPr>
              <w:fldChar w:fldCharType="begin"/>
            </w:r>
            <w:r w:rsidR="003C1F64">
              <w:rPr>
                <w:noProof/>
                <w:webHidden/>
              </w:rPr>
              <w:instrText xml:space="preserve"> PAGEREF _Toc82161132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07054A14" w14:textId="1772B07C" w:rsidR="003C1F64" w:rsidRDefault="0093467C" w:rsidP="003F6352">
          <w:pPr>
            <w:pStyle w:val="Verzeichnis3"/>
            <w:tabs>
              <w:tab w:val="left" w:pos="1320"/>
              <w:tab w:val="right" w:leader="dot" w:pos="9062"/>
            </w:tabs>
            <w:jc w:val="both"/>
            <w:rPr>
              <w:rFonts w:eastAsiaTheme="minorEastAsia" w:cstheme="minorBidi"/>
              <w:noProof/>
              <w:lang w:eastAsia="de-DE"/>
            </w:rPr>
          </w:pPr>
          <w:hyperlink w:anchor="_Toc82161133" w:history="1">
            <w:r w:rsidR="003C1F64" w:rsidRPr="00614C9F">
              <w:rPr>
                <w:rStyle w:val="Hyperlink"/>
                <w:noProof/>
              </w:rPr>
              <w:t>3.3.2</w:t>
            </w:r>
            <w:r w:rsidR="003C1F64">
              <w:rPr>
                <w:rFonts w:eastAsiaTheme="minorEastAsia" w:cstheme="minorBidi"/>
                <w:noProof/>
                <w:lang w:eastAsia="de-DE"/>
              </w:rPr>
              <w:tab/>
            </w:r>
            <w:r w:rsidR="003C1F64" w:rsidRPr="00614C9F">
              <w:rPr>
                <w:rStyle w:val="Hyperlink"/>
                <w:noProof/>
              </w:rPr>
              <w:t>Visualisierung Zwei</w:t>
            </w:r>
            <w:r w:rsidR="003C1F64">
              <w:rPr>
                <w:noProof/>
                <w:webHidden/>
              </w:rPr>
              <w:tab/>
            </w:r>
            <w:r w:rsidR="003C1F64">
              <w:rPr>
                <w:noProof/>
                <w:webHidden/>
              </w:rPr>
              <w:fldChar w:fldCharType="begin"/>
            </w:r>
            <w:r w:rsidR="003C1F64">
              <w:rPr>
                <w:noProof/>
                <w:webHidden/>
              </w:rPr>
              <w:instrText xml:space="preserve"> PAGEREF _Toc82161133 \h </w:instrText>
            </w:r>
            <w:r w:rsidR="003C1F64">
              <w:rPr>
                <w:noProof/>
                <w:webHidden/>
              </w:rPr>
            </w:r>
            <w:r w:rsidR="003C1F64">
              <w:rPr>
                <w:noProof/>
                <w:webHidden/>
              </w:rPr>
              <w:fldChar w:fldCharType="separate"/>
            </w:r>
            <w:r w:rsidR="006A71A1">
              <w:rPr>
                <w:noProof/>
                <w:webHidden/>
              </w:rPr>
              <w:t>10</w:t>
            </w:r>
            <w:r w:rsidR="003C1F64">
              <w:rPr>
                <w:noProof/>
                <w:webHidden/>
              </w:rPr>
              <w:fldChar w:fldCharType="end"/>
            </w:r>
          </w:hyperlink>
        </w:p>
        <w:p w14:paraId="70F7994F" w14:textId="024C3A46" w:rsidR="003C1F64" w:rsidRDefault="0093467C" w:rsidP="003F6352">
          <w:pPr>
            <w:pStyle w:val="Verzeichnis3"/>
            <w:tabs>
              <w:tab w:val="left" w:pos="1320"/>
              <w:tab w:val="right" w:leader="dot" w:pos="9062"/>
            </w:tabs>
            <w:jc w:val="both"/>
            <w:rPr>
              <w:rFonts w:eastAsiaTheme="minorEastAsia" w:cstheme="minorBidi"/>
              <w:noProof/>
              <w:lang w:eastAsia="de-DE"/>
            </w:rPr>
          </w:pPr>
          <w:hyperlink w:anchor="_Toc82161134" w:history="1">
            <w:r w:rsidR="003C1F64" w:rsidRPr="00614C9F">
              <w:rPr>
                <w:rStyle w:val="Hyperlink"/>
                <w:noProof/>
              </w:rPr>
              <w:t>3.3.3</w:t>
            </w:r>
            <w:r w:rsidR="003C1F64">
              <w:rPr>
                <w:rFonts w:eastAsiaTheme="minorEastAsia" w:cstheme="minorBidi"/>
                <w:noProof/>
                <w:lang w:eastAsia="de-DE"/>
              </w:rPr>
              <w:tab/>
            </w:r>
            <w:r w:rsidR="003C1F64" w:rsidRPr="00614C9F">
              <w:rPr>
                <w:rStyle w:val="Hyperlink"/>
                <w:noProof/>
              </w:rPr>
              <w:t>Visualisierung Drei</w:t>
            </w:r>
            <w:r w:rsidR="003C1F64">
              <w:rPr>
                <w:noProof/>
                <w:webHidden/>
              </w:rPr>
              <w:tab/>
            </w:r>
            <w:r w:rsidR="003C1F64">
              <w:rPr>
                <w:noProof/>
                <w:webHidden/>
              </w:rPr>
              <w:fldChar w:fldCharType="begin"/>
            </w:r>
            <w:r w:rsidR="003C1F64">
              <w:rPr>
                <w:noProof/>
                <w:webHidden/>
              </w:rPr>
              <w:instrText xml:space="preserve"> PAGEREF _Toc82161134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65C166CE" w14:textId="3E816ECB"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35" w:history="1">
            <w:r w:rsidR="003C1F64" w:rsidRPr="00614C9F">
              <w:rPr>
                <w:rStyle w:val="Hyperlink"/>
                <w:noProof/>
              </w:rPr>
              <w:t>3.4</w:t>
            </w:r>
            <w:r w:rsidR="003C1F64">
              <w:rPr>
                <w:rFonts w:eastAsiaTheme="minorEastAsia" w:cstheme="minorBidi"/>
                <w:noProof/>
                <w:lang w:eastAsia="de-DE"/>
              </w:rPr>
              <w:tab/>
            </w:r>
            <w:r w:rsidR="003C1F64" w:rsidRPr="00614C9F">
              <w:rPr>
                <w:rStyle w:val="Hyperlink"/>
                <w:noProof/>
              </w:rPr>
              <w:t>Interaktion</w:t>
            </w:r>
            <w:r w:rsidR="003C1F64">
              <w:rPr>
                <w:noProof/>
                <w:webHidden/>
              </w:rPr>
              <w:tab/>
            </w:r>
            <w:r w:rsidR="003C1F64">
              <w:rPr>
                <w:noProof/>
                <w:webHidden/>
              </w:rPr>
              <w:fldChar w:fldCharType="begin"/>
            </w:r>
            <w:r w:rsidR="003C1F64">
              <w:rPr>
                <w:noProof/>
                <w:webHidden/>
              </w:rPr>
              <w:instrText xml:space="preserve"> PAGEREF _Toc82161135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4791D775" w14:textId="17C11442" w:rsidR="003C1F64" w:rsidRDefault="0093467C" w:rsidP="003F6352">
          <w:pPr>
            <w:pStyle w:val="Verzeichnis1"/>
            <w:tabs>
              <w:tab w:val="left" w:pos="480"/>
              <w:tab w:val="right" w:leader="dot" w:pos="9062"/>
            </w:tabs>
            <w:jc w:val="both"/>
            <w:rPr>
              <w:rFonts w:eastAsiaTheme="minorEastAsia" w:cstheme="minorBidi"/>
              <w:noProof/>
              <w:lang w:eastAsia="de-DE"/>
            </w:rPr>
          </w:pPr>
          <w:hyperlink w:anchor="_Toc82161136" w:history="1">
            <w:r w:rsidR="003C1F64" w:rsidRPr="00614C9F">
              <w:rPr>
                <w:rStyle w:val="Hyperlink"/>
                <w:noProof/>
              </w:rPr>
              <w:t>4.</w:t>
            </w:r>
            <w:r w:rsidR="003C1F64">
              <w:rPr>
                <w:rFonts w:eastAsiaTheme="minorEastAsia" w:cstheme="minorBidi"/>
                <w:noProof/>
                <w:lang w:eastAsia="de-DE"/>
              </w:rPr>
              <w:tab/>
            </w:r>
            <w:r w:rsidR="003C1F64" w:rsidRPr="00614C9F">
              <w:rPr>
                <w:rStyle w:val="Hyperlink"/>
                <w:noProof/>
              </w:rPr>
              <w:t>Implementierung</w:t>
            </w:r>
            <w:r w:rsidR="003C1F64">
              <w:rPr>
                <w:noProof/>
                <w:webHidden/>
              </w:rPr>
              <w:tab/>
            </w:r>
            <w:r w:rsidR="003C1F64">
              <w:rPr>
                <w:noProof/>
                <w:webHidden/>
              </w:rPr>
              <w:fldChar w:fldCharType="begin"/>
            </w:r>
            <w:r w:rsidR="003C1F64">
              <w:rPr>
                <w:noProof/>
                <w:webHidden/>
              </w:rPr>
              <w:instrText xml:space="preserve"> PAGEREF _Toc82161136 \h </w:instrText>
            </w:r>
            <w:r w:rsidR="003C1F64">
              <w:rPr>
                <w:noProof/>
                <w:webHidden/>
              </w:rPr>
            </w:r>
            <w:r w:rsidR="003C1F64">
              <w:rPr>
                <w:noProof/>
                <w:webHidden/>
              </w:rPr>
              <w:fldChar w:fldCharType="separate"/>
            </w:r>
            <w:r w:rsidR="006A71A1">
              <w:rPr>
                <w:noProof/>
                <w:webHidden/>
              </w:rPr>
              <w:t>13</w:t>
            </w:r>
            <w:r w:rsidR="003C1F64">
              <w:rPr>
                <w:noProof/>
                <w:webHidden/>
              </w:rPr>
              <w:fldChar w:fldCharType="end"/>
            </w:r>
          </w:hyperlink>
        </w:p>
        <w:p w14:paraId="41038F8D" w14:textId="6A1CCE31" w:rsidR="003C1F64" w:rsidRDefault="0093467C" w:rsidP="003F6352">
          <w:pPr>
            <w:pStyle w:val="Verzeichnis1"/>
            <w:tabs>
              <w:tab w:val="left" w:pos="480"/>
              <w:tab w:val="right" w:leader="dot" w:pos="9062"/>
            </w:tabs>
            <w:jc w:val="both"/>
            <w:rPr>
              <w:rFonts w:eastAsiaTheme="minorEastAsia" w:cstheme="minorBidi"/>
              <w:noProof/>
              <w:lang w:eastAsia="de-DE"/>
            </w:rPr>
          </w:pPr>
          <w:hyperlink w:anchor="_Toc82161137" w:history="1">
            <w:r w:rsidR="003C1F64" w:rsidRPr="00614C9F">
              <w:rPr>
                <w:rStyle w:val="Hyperlink"/>
                <w:noProof/>
              </w:rPr>
              <w:t>5.</w:t>
            </w:r>
            <w:r w:rsidR="003C1F64">
              <w:rPr>
                <w:rFonts w:eastAsiaTheme="minorEastAsia" w:cstheme="minorBidi"/>
                <w:noProof/>
                <w:lang w:eastAsia="de-DE"/>
              </w:rPr>
              <w:tab/>
            </w:r>
            <w:r w:rsidR="003C1F64" w:rsidRPr="00614C9F">
              <w:rPr>
                <w:rStyle w:val="Hyperlink"/>
                <w:noProof/>
              </w:rPr>
              <w:t>Anwendungsfälle</w:t>
            </w:r>
            <w:r w:rsidR="003C1F64">
              <w:rPr>
                <w:noProof/>
                <w:webHidden/>
              </w:rPr>
              <w:tab/>
            </w:r>
            <w:r w:rsidR="003C1F64">
              <w:rPr>
                <w:noProof/>
                <w:webHidden/>
              </w:rPr>
              <w:fldChar w:fldCharType="begin"/>
            </w:r>
            <w:r w:rsidR="003C1F64">
              <w:rPr>
                <w:noProof/>
                <w:webHidden/>
              </w:rPr>
              <w:instrText xml:space="preserve"> PAGEREF _Toc82161137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40A6EB37" w14:textId="39FE9306"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38" w:history="1">
            <w:r w:rsidR="003C1F64" w:rsidRPr="00614C9F">
              <w:rPr>
                <w:rStyle w:val="Hyperlink"/>
                <w:noProof/>
              </w:rPr>
              <w:t>5.1</w:t>
            </w:r>
            <w:r w:rsidR="003C1F64">
              <w:rPr>
                <w:rFonts w:eastAsiaTheme="minorEastAsia" w:cstheme="minorBidi"/>
                <w:noProof/>
                <w:lang w:eastAsia="de-DE"/>
              </w:rPr>
              <w:tab/>
            </w:r>
            <w:r w:rsidR="003C1F64" w:rsidRPr="00614C9F">
              <w:rPr>
                <w:rStyle w:val="Hyperlink"/>
                <w:noProof/>
              </w:rPr>
              <w:t>Anwendung Visualisierung Eins</w:t>
            </w:r>
            <w:r w:rsidR="003C1F64">
              <w:rPr>
                <w:noProof/>
                <w:webHidden/>
              </w:rPr>
              <w:tab/>
            </w:r>
            <w:r w:rsidR="003C1F64">
              <w:rPr>
                <w:noProof/>
                <w:webHidden/>
              </w:rPr>
              <w:fldChar w:fldCharType="begin"/>
            </w:r>
            <w:r w:rsidR="003C1F64">
              <w:rPr>
                <w:noProof/>
                <w:webHidden/>
              </w:rPr>
              <w:instrText xml:space="preserve"> PAGEREF _Toc82161138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5E9A7266" w14:textId="204B4FA1"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39" w:history="1">
            <w:r w:rsidR="003C1F64" w:rsidRPr="00614C9F">
              <w:rPr>
                <w:rStyle w:val="Hyperlink"/>
                <w:noProof/>
              </w:rPr>
              <w:t>5.2</w:t>
            </w:r>
            <w:r w:rsidR="003C1F64">
              <w:rPr>
                <w:rFonts w:eastAsiaTheme="minorEastAsia" w:cstheme="minorBidi"/>
                <w:noProof/>
                <w:lang w:eastAsia="de-DE"/>
              </w:rPr>
              <w:tab/>
            </w:r>
            <w:r w:rsidR="003C1F64" w:rsidRPr="00614C9F">
              <w:rPr>
                <w:rStyle w:val="Hyperlink"/>
                <w:noProof/>
              </w:rPr>
              <w:t>Anwendung Visualisierung Zwei</w:t>
            </w:r>
            <w:r w:rsidR="003C1F64">
              <w:rPr>
                <w:noProof/>
                <w:webHidden/>
              </w:rPr>
              <w:tab/>
            </w:r>
            <w:r w:rsidR="003C1F64">
              <w:rPr>
                <w:noProof/>
                <w:webHidden/>
              </w:rPr>
              <w:fldChar w:fldCharType="begin"/>
            </w:r>
            <w:r w:rsidR="003C1F64">
              <w:rPr>
                <w:noProof/>
                <w:webHidden/>
              </w:rPr>
              <w:instrText xml:space="preserve"> PAGEREF _Toc82161139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66238F97" w14:textId="5977486E" w:rsidR="003C1F64" w:rsidRDefault="0093467C" w:rsidP="003F6352">
          <w:pPr>
            <w:pStyle w:val="Verzeichnis2"/>
            <w:tabs>
              <w:tab w:val="left" w:pos="880"/>
              <w:tab w:val="right" w:leader="dot" w:pos="9062"/>
            </w:tabs>
            <w:jc w:val="both"/>
            <w:rPr>
              <w:rFonts w:eastAsiaTheme="minorEastAsia" w:cstheme="minorBidi"/>
              <w:noProof/>
              <w:lang w:eastAsia="de-DE"/>
            </w:rPr>
          </w:pPr>
          <w:hyperlink w:anchor="_Toc82161140" w:history="1">
            <w:r w:rsidR="003C1F64" w:rsidRPr="00614C9F">
              <w:rPr>
                <w:rStyle w:val="Hyperlink"/>
                <w:noProof/>
              </w:rPr>
              <w:t>5.3</w:t>
            </w:r>
            <w:r w:rsidR="003C1F64">
              <w:rPr>
                <w:rFonts w:eastAsiaTheme="minorEastAsia" w:cstheme="minorBidi"/>
                <w:noProof/>
                <w:lang w:eastAsia="de-DE"/>
              </w:rPr>
              <w:tab/>
            </w:r>
            <w:r w:rsidR="003C1F64" w:rsidRPr="00614C9F">
              <w:rPr>
                <w:rStyle w:val="Hyperlink"/>
                <w:noProof/>
              </w:rPr>
              <w:t>Anwendung Visualisierung Drei</w:t>
            </w:r>
            <w:r w:rsidR="003C1F64">
              <w:rPr>
                <w:noProof/>
                <w:webHidden/>
              </w:rPr>
              <w:tab/>
            </w:r>
            <w:r w:rsidR="003C1F64">
              <w:rPr>
                <w:noProof/>
                <w:webHidden/>
              </w:rPr>
              <w:fldChar w:fldCharType="begin"/>
            </w:r>
            <w:r w:rsidR="003C1F64">
              <w:rPr>
                <w:noProof/>
                <w:webHidden/>
              </w:rPr>
              <w:instrText xml:space="preserve"> PAGEREF _Toc82161140 \h </w:instrText>
            </w:r>
            <w:r w:rsidR="003C1F64">
              <w:rPr>
                <w:noProof/>
                <w:webHidden/>
              </w:rPr>
            </w:r>
            <w:r w:rsidR="003C1F64">
              <w:rPr>
                <w:noProof/>
                <w:webHidden/>
              </w:rPr>
              <w:fldChar w:fldCharType="separate"/>
            </w:r>
            <w:r w:rsidR="006A71A1">
              <w:rPr>
                <w:noProof/>
                <w:webHidden/>
              </w:rPr>
              <w:t>16</w:t>
            </w:r>
            <w:r w:rsidR="003C1F64">
              <w:rPr>
                <w:noProof/>
                <w:webHidden/>
              </w:rPr>
              <w:fldChar w:fldCharType="end"/>
            </w:r>
          </w:hyperlink>
        </w:p>
        <w:p w14:paraId="7D487A34" w14:textId="5646B2E3" w:rsidR="003C1F64" w:rsidRDefault="0093467C" w:rsidP="003F6352">
          <w:pPr>
            <w:pStyle w:val="Verzeichnis1"/>
            <w:tabs>
              <w:tab w:val="left" w:pos="480"/>
              <w:tab w:val="right" w:leader="dot" w:pos="9062"/>
            </w:tabs>
            <w:jc w:val="both"/>
            <w:rPr>
              <w:rFonts w:eastAsiaTheme="minorEastAsia" w:cstheme="minorBidi"/>
              <w:noProof/>
              <w:lang w:eastAsia="de-DE"/>
            </w:rPr>
          </w:pPr>
          <w:hyperlink w:anchor="_Toc82161141" w:history="1">
            <w:r w:rsidR="003C1F64" w:rsidRPr="00614C9F">
              <w:rPr>
                <w:rStyle w:val="Hyperlink"/>
                <w:noProof/>
              </w:rPr>
              <w:t>6.</w:t>
            </w:r>
            <w:r w:rsidR="003C1F64">
              <w:rPr>
                <w:rFonts w:eastAsiaTheme="minorEastAsia" w:cstheme="minorBidi"/>
                <w:noProof/>
                <w:lang w:eastAsia="de-DE"/>
              </w:rPr>
              <w:tab/>
            </w:r>
            <w:r w:rsidR="003C1F64" w:rsidRPr="00614C9F">
              <w:rPr>
                <w:rStyle w:val="Hyperlink"/>
                <w:noProof/>
              </w:rPr>
              <w:t>Verwandte Arbeiten</w:t>
            </w:r>
            <w:r w:rsidR="003C1F64">
              <w:rPr>
                <w:noProof/>
                <w:webHidden/>
              </w:rPr>
              <w:tab/>
            </w:r>
            <w:r w:rsidR="003C1F64">
              <w:rPr>
                <w:noProof/>
                <w:webHidden/>
              </w:rPr>
              <w:fldChar w:fldCharType="begin"/>
            </w:r>
            <w:r w:rsidR="003C1F64">
              <w:rPr>
                <w:noProof/>
                <w:webHidden/>
              </w:rPr>
              <w:instrText xml:space="preserve"> PAGEREF _Toc82161141 \h </w:instrText>
            </w:r>
            <w:r w:rsidR="003C1F64">
              <w:rPr>
                <w:noProof/>
                <w:webHidden/>
              </w:rPr>
            </w:r>
            <w:r w:rsidR="003C1F64">
              <w:rPr>
                <w:noProof/>
                <w:webHidden/>
              </w:rPr>
              <w:fldChar w:fldCharType="separate"/>
            </w:r>
            <w:r w:rsidR="006A71A1">
              <w:rPr>
                <w:noProof/>
                <w:webHidden/>
              </w:rPr>
              <w:t>17</w:t>
            </w:r>
            <w:r w:rsidR="003C1F64">
              <w:rPr>
                <w:noProof/>
                <w:webHidden/>
              </w:rPr>
              <w:fldChar w:fldCharType="end"/>
            </w:r>
          </w:hyperlink>
        </w:p>
        <w:p w14:paraId="608521BD" w14:textId="2BB17903" w:rsidR="003C1F64" w:rsidRDefault="0093467C" w:rsidP="003F6352">
          <w:pPr>
            <w:pStyle w:val="Verzeichnis1"/>
            <w:tabs>
              <w:tab w:val="left" w:pos="480"/>
              <w:tab w:val="right" w:leader="dot" w:pos="9062"/>
            </w:tabs>
            <w:jc w:val="both"/>
            <w:rPr>
              <w:rFonts w:eastAsiaTheme="minorEastAsia" w:cstheme="minorBidi"/>
              <w:noProof/>
              <w:lang w:eastAsia="de-DE"/>
            </w:rPr>
          </w:pPr>
          <w:hyperlink w:anchor="_Toc82161142" w:history="1">
            <w:r w:rsidR="003C1F64" w:rsidRPr="00614C9F">
              <w:rPr>
                <w:rStyle w:val="Hyperlink"/>
                <w:noProof/>
              </w:rPr>
              <w:t>7.</w:t>
            </w:r>
            <w:r w:rsidR="003C1F64">
              <w:rPr>
                <w:rFonts w:eastAsiaTheme="minorEastAsia" w:cstheme="minorBidi"/>
                <w:noProof/>
                <w:lang w:eastAsia="de-DE"/>
              </w:rPr>
              <w:tab/>
            </w:r>
            <w:r w:rsidR="003C1F64" w:rsidRPr="00614C9F">
              <w:rPr>
                <w:rStyle w:val="Hyperlink"/>
                <w:noProof/>
              </w:rPr>
              <w:t>Zusammenfassung und Ausblick</w:t>
            </w:r>
            <w:r w:rsidR="003C1F64">
              <w:rPr>
                <w:noProof/>
                <w:webHidden/>
              </w:rPr>
              <w:tab/>
            </w:r>
            <w:r w:rsidR="003C1F64">
              <w:rPr>
                <w:noProof/>
                <w:webHidden/>
              </w:rPr>
              <w:fldChar w:fldCharType="begin"/>
            </w:r>
            <w:r w:rsidR="003C1F64">
              <w:rPr>
                <w:noProof/>
                <w:webHidden/>
              </w:rPr>
              <w:instrText xml:space="preserve"> PAGEREF _Toc82161142 \h </w:instrText>
            </w:r>
            <w:r w:rsidR="003C1F64">
              <w:rPr>
                <w:noProof/>
                <w:webHidden/>
              </w:rPr>
            </w:r>
            <w:r w:rsidR="003C1F64">
              <w:rPr>
                <w:noProof/>
                <w:webHidden/>
              </w:rPr>
              <w:fldChar w:fldCharType="separate"/>
            </w:r>
            <w:r w:rsidR="006A71A1">
              <w:rPr>
                <w:noProof/>
                <w:webHidden/>
              </w:rPr>
              <w:t>18</w:t>
            </w:r>
            <w:r w:rsidR="003C1F64">
              <w:rPr>
                <w:noProof/>
                <w:webHidden/>
              </w:rPr>
              <w:fldChar w:fldCharType="end"/>
            </w:r>
          </w:hyperlink>
        </w:p>
        <w:p w14:paraId="6E6C2B72" w14:textId="00D53D59" w:rsidR="003C1F64" w:rsidRDefault="0093467C" w:rsidP="003F6352">
          <w:pPr>
            <w:pStyle w:val="Verzeichnis1"/>
            <w:tabs>
              <w:tab w:val="left" w:pos="480"/>
              <w:tab w:val="right" w:leader="dot" w:pos="9062"/>
            </w:tabs>
            <w:jc w:val="both"/>
            <w:rPr>
              <w:rFonts w:eastAsiaTheme="minorEastAsia" w:cstheme="minorBidi"/>
              <w:noProof/>
              <w:lang w:eastAsia="de-DE"/>
            </w:rPr>
          </w:pPr>
          <w:hyperlink w:anchor="_Toc82161143" w:history="1">
            <w:r w:rsidR="003C1F64" w:rsidRPr="00614C9F">
              <w:rPr>
                <w:rStyle w:val="Hyperlink"/>
                <w:noProof/>
              </w:rPr>
              <w:t>8.</w:t>
            </w:r>
            <w:r w:rsidR="003C1F64">
              <w:rPr>
                <w:rFonts w:eastAsiaTheme="minorEastAsia" w:cstheme="minorBidi"/>
                <w:noProof/>
                <w:lang w:eastAsia="de-DE"/>
              </w:rPr>
              <w:tab/>
            </w:r>
            <w:r w:rsidR="003C1F64" w:rsidRPr="00614C9F">
              <w:rPr>
                <w:rStyle w:val="Hyperlink"/>
                <w:noProof/>
              </w:rPr>
              <w:t>Literatur</w:t>
            </w:r>
            <w:r w:rsidR="003C1F64">
              <w:rPr>
                <w:noProof/>
                <w:webHidden/>
              </w:rPr>
              <w:tab/>
            </w:r>
            <w:r w:rsidR="003C1F64">
              <w:rPr>
                <w:noProof/>
                <w:webHidden/>
              </w:rPr>
              <w:fldChar w:fldCharType="begin"/>
            </w:r>
            <w:r w:rsidR="003C1F64">
              <w:rPr>
                <w:noProof/>
                <w:webHidden/>
              </w:rPr>
              <w:instrText xml:space="preserve"> PAGEREF _Toc82161143 \h </w:instrText>
            </w:r>
            <w:r w:rsidR="003C1F64">
              <w:rPr>
                <w:noProof/>
                <w:webHidden/>
              </w:rPr>
            </w:r>
            <w:r w:rsidR="003C1F64">
              <w:rPr>
                <w:noProof/>
                <w:webHidden/>
              </w:rPr>
              <w:fldChar w:fldCharType="separate"/>
            </w:r>
            <w:r w:rsidR="006A71A1">
              <w:rPr>
                <w:noProof/>
                <w:webHidden/>
              </w:rPr>
              <w:t>i</w:t>
            </w:r>
            <w:r w:rsidR="003C1F64">
              <w:rPr>
                <w:noProof/>
                <w:webHidden/>
              </w:rPr>
              <w:fldChar w:fldCharType="end"/>
            </w:r>
          </w:hyperlink>
        </w:p>
        <w:p w14:paraId="46CBA1CF" w14:textId="69CEBC79" w:rsidR="003C1F64" w:rsidRDefault="0093467C" w:rsidP="003F6352">
          <w:pPr>
            <w:pStyle w:val="Verzeichnis1"/>
            <w:tabs>
              <w:tab w:val="right" w:leader="dot" w:pos="9062"/>
            </w:tabs>
            <w:jc w:val="both"/>
            <w:rPr>
              <w:rFonts w:eastAsiaTheme="minorEastAsia" w:cstheme="minorBidi"/>
              <w:noProof/>
              <w:lang w:eastAsia="de-DE"/>
            </w:rPr>
          </w:pPr>
          <w:hyperlink w:anchor="_Toc82161144" w:history="1">
            <w:r w:rsidR="003C1F64" w:rsidRPr="00614C9F">
              <w:rPr>
                <w:rStyle w:val="Hyperlink"/>
                <w:noProof/>
              </w:rPr>
              <w:t>Anhang</w:t>
            </w:r>
            <w:r w:rsidR="003C1F64">
              <w:rPr>
                <w:noProof/>
                <w:webHidden/>
              </w:rPr>
              <w:tab/>
            </w:r>
            <w:r w:rsidR="003C1F64">
              <w:rPr>
                <w:noProof/>
                <w:webHidden/>
              </w:rPr>
              <w:fldChar w:fldCharType="begin"/>
            </w:r>
            <w:r w:rsidR="003C1F64">
              <w:rPr>
                <w:noProof/>
                <w:webHidden/>
              </w:rPr>
              <w:instrText xml:space="preserve"> PAGEREF _Toc82161144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D0B6389" w14:textId="0A73D4BA" w:rsidR="003C1F64" w:rsidRDefault="0093467C" w:rsidP="003F6352">
          <w:pPr>
            <w:pStyle w:val="Verzeichnis2"/>
            <w:tabs>
              <w:tab w:val="right" w:leader="dot" w:pos="9062"/>
            </w:tabs>
            <w:jc w:val="both"/>
            <w:rPr>
              <w:rFonts w:eastAsiaTheme="minorEastAsia" w:cstheme="minorBidi"/>
              <w:noProof/>
              <w:lang w:eastAsia="de-DE"/>
            </w:rPr>
          </w:pPr>
          <w:hyperlink w:anchor="_Toc82161145" w:history="1">
            <w:r w:rsidR="003C1F64" w:rsidRPr="00614C9F">
              <w:rPr>
                <w:rStyle w:val="Hyperlink"/>
                <w:noProof/>
              </w:rPr>
              <w:t>Git Historie</w:t>
            </w:r>
            <w:r w:rsidR="003C1F64">
              <w:rPr>
                <w:noProof/>
                <w:webHidden/>
              </w:rPr>
              <w:tab/>
            </w:r>
            <w:r w:rsidR="003C1F64">
              <w:rPr>
                <w:noProof/>
                <w:webHidden/>
              </w:rPr>
              <w:fldChar w:fldCharType="begin"/>
            </w:r>
            <w:r w:rsidR="003C1F64">
              <w:rPr>
                <w:noProof/>
                <w:webHidden/>
              </w:rPr>
              <w:instrText xml:space="preserve"> PAGEREF _Toc82161145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47000A6" w14:textId="08F63060" w:rsidR="00991D39" w:rsidRDefault="00991D39" w:rsidP="003F6352">
          <w:pPr>
            <w:jc w:val="both"/>
          </w:pPr>
          <w:r>
            <w:fldChar w:fldCharType="end"/>
          </w:r>
        </w:p>
      </w:sdtContent>
    </w:sdt>
    <w:p w14:paraId="0A348EE9" w14:textId="1C8EDE9D" w:rsidR="001C6E03" w:rsidRDefault="001C6E03" w:rsidP="003F6352">
      <w:pPr>
        <w:jc w:val="both"/>
      </w:pPr>
    </w:p>
    <w:p w14:paraId="6239CC0C" w14:textId="77777777" w:rsidR="008D5147" w:rsidRDefault="008D5147" w:rsidP="003F6352">
      <w:pPr>
        <w:jc w:val="both"/>
      </w:pPr>
    </w:p>
    <w:p w14:paraId="29D7B2A2" w14:textId="77777777" w:rsidR="001C6E03" w:rsidRDefault="001C6E03" w:rsidP="003F6352">
      <w:pPr>
        <w:jc w:val="both"/>
      </w:pPr>
    </w:p>
    <w:p w14:paraId="55FC2CD5" w14:textId="3890E616" w:rsidR="008D5147" w:rsidRDefault="008D5147" w:rsidP="003F6352">
      <w:pPr>
        <w:jc w:val="both"/>
        <w:sectPr w:rsidR="008D5147" w:rsidSect="00153762">
          <w:pgSz w:w="11906" w:h="16838"/>
          <w:pgMar w:top="1417" w:right="1417" w:bottom="1134" w:left="1417" w:header="708" w:footer="708" w:gutter="0"/>
          <w:pgNumType w:fmt="upperRoman"/>
          <w:cols w:space="708"/>
          <w:docGrid w:linePitch="360"/>
        </w:sectPr>
      </w:pPr>
    </w:p>
    <w:p w14:paraId="44E9BA3A" w14:textId="2765BC9E" w:rsidR="006057D7" w:rsidRPr="00D83466" w:rsidRDefault="008F593C" w:rsidP="003F6352">
      <w:pPr>
        <w:pStyle w:val="berschrift1"/>
        <w:jc w:val="both"/>
      </w:pPr>
      <w:bookmarkStart w:id="1" w:name="_Ref80356596"/>
      <w:bookmarkStart w:id="2" w:name="_Ref80356977"/>
      <w:bookmarkStart w:id="3" w:name="_Toc82161121"/>
      <w:r w:rsidRPr="00537FBC">
        <w:t>Einleitung</w:t>
      </w:r>
      <w:bookmarkEnd w:id="1"/>
      <w:bookmarkEnd w:id="2"/>
      <w:bookmarkEnd w:id="3"/>
    </w:p>
    <w:p w14:paraId="0B57EFBB" w14:textId="28E501A5" w:rsidR="00970F7E" w:rsidRDefault="005B02B2" w:rsidP="003F6352">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xXSJ9XX0sIlRhZyI6IkNpdGF2aVBsYWNlaG9sZGVyIzRhMDRjMGNlLTU2YTUtNGUwNS1iMTczLWZkMjEyNWNhMmU3NSIsIlRleHQiOiJbMTFdIiwiV0FJVmVyc2lvbiI6IjYuMTAuMC4wIn0=}</w:instrText>
          </w:r>
          <w:r w:rsidR="00F815E5">
            <w:fldChar w:fldCharType="separate"/>
          </w:r>
          <w:r w:rsidR="0091482A">
            <w:t>[11]</w:t>
          </w:r>
          <w:r w:rsidR="00F815E5">
            <w:fldChar w:fldCharType="end"/>
          </w:r>
        </w:sdtContent>
      </w:sdt>
      <w:r>
        <w:t xml:space="preserve"> </w:t>
      </w:r>
      <w:r w:rsidR="007763DC">
        <w:t xml:space="preserve"> Heute ist </w:t>
      </w:r>
      <w:r w:rsidR="007E401B">
        <w:t>diese feste</w:t>
      </w:r>
      <w:r w:rsidR="001D263F">
        <w:t>r</w:t>
      </w:r>
      <w:r w:rsidR="007E401B">
        <w:t xml:space="preserve"> Bestandteil</w:t>
      </w:r>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z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}</w:instrText>
          </w:r>
          <w:r w:rsidR="00F76785">
            <w:fldChar w:fldCharType="separate"/>
          </w:r>
          <w:r w:rsidR="0091482A">
            <w:t>[7]</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F0ifV19LCJUYWciOiJDaXRhdmlQbGFjZWhvbGRlciMwZjg0OGNjMy02OTA3LTRhYmMtOGRiYy0xMzc1YTdlNGJjYTYiLCJUZXh0IjoiWzE0XSIsIldBSVZlcnNpb24iOiI2LjEwLjAuMCJ9}</w:instrText>
          </w:r>
          <w:r w:rsidR="00DE4FE0">
            <w:fldChar w:fldCharType="separate"/>
          </w:r>
          <w:r w:rsidR="0091482A">
            <w:t>[14]</w:t>
          </w:r>
          <w:r w:rsidR="00DE4FE0">
            <w:fldChar w:fldCharType="end"/>
          </w:r>
        </w:sdtContent>
      </w:sdt>
    </w:p>
    <w:p w14:paraId="50410736" w14:textId="3880294E" w:rsidR="008C4E22" w:rsidRDefault="00284CED" w:rsidP="003F6352">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proofErr w:type="spellStart"/>
      <w:r w:rsidR="00C920A3" w:rsidRPr="00F736C9">
        <w:rPr>
          <w:color w:val="FF0000"/>
        </w:rPr>
        <w:t>avl</w:t>
      </w:r>
      <w:proofErr w:type="spellEnd"/>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EB0ED5" w:rsidRPr="0061280F">
        <w:rPr>
          <w:color w:val="FF0000"/>
        </w:rPr>
        <w:t>P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91482A">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MmNmZDVmOTAtMGEyZC00YmYxLWJiYjYtZDQzNzRlZGFlZGM5IiwiVGV4dCI6Ils5XSIsIldBSVZlcnNpb24iOiI2LjEwLjAuMCJ9}</w:instrText>
          </w:r>
          <w:r w:rsidR="002B5C9F">
            <w:rPr>
              <w:color w:val="FF0000"/>
            </w:rPr>
            <w:fldChar w:fldCharType="separate"/>
          </w:r>
          <w:r w:rsidR="0091482A">
            <w:rPr>
              <w:color w:val="FF0000"/>
            </w:rPr>
            <w:t>[9]</w:t>
          </w:r>
          <w:r w:rsidR="002B5C9F">
            <w:rPr>
              <w:color w:val="FF0000"/>
            </w:rPr>
            <w:fldChar w:fldCharType="end"/>
          </w:r>
        </w:sdtContent>
      </w:sdt>
    </w:p>
    <w:p w14:paraId="776957CC" w14:textId="684B41BA" w:rsidR="00751898" w:rsidRPr="00751898" w:rsidRDefault="00C23BC3" w:rsidP="003F6352">
      <w:pPr>
        <w:jc w:val="both"/>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w:t>
      </w:r>
    </w:p>
    <w:p w14:paraId="4F51B7F1" w14:textId="5B28C474" w:rsidR="008F593C" w:rsidRDefault="008F593C" w:rsidP="003F6352">
      <w:pPr>
        <w:pStyle w:val="berschrift2"/>
        <w:jc w:val="both"/>
      </w:pPr>
      <w:bookmarkStart w:id="4" w:name="_Ref80273977"/>
      <w:bookmarkStart w:id="5" w:name="_Ref80274072"/>
      <w:bookmarkStart w:id="6" w:name="_Toc82161122"/>
      <w:r w:rsidRPr="00537FBC">
        <w:t>Anwendungshintergrund</w:t>
      </w:r>
      <w:bookmarkEnd w:id="4"/>
      <w:bookmarkEnd w:id="5"/>
      <w:bookmarkEnd w:id="6"/>
    </w:p>
    <w:p w14:paraId="56073F03" w14:textId="2A257E59" w:rsidR="00F81154" w:rsidRDefault="002F5C81" w:rsidP="003F6352">
      <w:pPr>
        <w:jc w:val="both"/>
      </w:pPr>
      <w:r>
        <w:t xml:space="preserve">Um ein Verständnis für die Wichtigkeit einer signifikanten Datengrundlage </w:t>
      </w:r>
      <w:r w:rsidR="00F20116">
        <w:t xml:space="preserve">für künstliche Intelligenzen </w:t>
      </w:r>
      <w:r>
        <w:t xml:space="preserve">zu schaffen, </w:t>
      </w:r>
      <w:r w:rsidR="004D24BB">
        <w:t>steht im Folgenden der Anwendungshintergrund im Fokus.</w:t>
      </w:r>
    </w:p>
    <w:p w14:paraId="2014DF5E" w14:textId="529682AF" w:rsidR="008F284E" w:rsidRDefault="001F4881" w:rsidP="003F6352">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proofErr w:type="spellStart"/>
      <w:r>
        <w:t>Fragen</w:t>
      </w:r>
      <w:proofErr w:type="spellEnd"/>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2M1ZTgzMjViLTE3MTQtNDI4YS04MjFhLWFmZjdkOTg5ZWQ0OSIsIlRleHQiOiJbMV0iLCJXQUlWZXJzaW9uIjoiNi4xMC4wLjAifQ==}</w:instrText>
          </w:r>
          <w:r w:rsidR="008F284E">
            <w:fldChar w:fldCharType="separate"/>
          </w:r>
          <w:r w:rsidR="008F284E">
            <w:t>[1]</w:t>
          </w:r>
          <w:r w:rsidR="008F284E">
            <w:fldChar w:fldCharType="end"/>
          </w:r>
        </w:sdtContent>
      </w:sdt>
    </w:p>
    <w:p w14:paraId="1A65FCF2" w14:textId="4B363120" w:rsidR="00A255A9" w:rsidRDefault="005B716D" w:rsidP="003F6352">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g4NGYyYzk5LTg5OTItNGI0ZC04OTBjLTY4YzY0ZTk1N2RjOCIsIlRleHQiOiJbMV0iLCJXQUlWZXJzaW9uIjoiNi4xMC4wLjAifQ==}</w:instrText>
          </w:r>
          <w:r w:rsidR="000461EE">
            <w:fldChar w:fldCharType="separate"/>
          </w:r>
          <w:r w:rsidR="000461EE">
            <w:t>[1]</w:t>
          </w:r>
          <w:r w:rsidR="000461EE">
            <w:fldChar w:fldCharType="end"/>
          </w:r>
        </w:sdtContent>
      </w:sdt>
      <w:r w:rsidR="00DB7BC9">
        <w:t xml:space="preserve"> </w:t>
      </w:r>
      <w:r w:rsidR="00A6305F">
        <w:t>Abbildung 1 verweist auf diese Struktur.</w:t>
      </w:r>
    </w:p>
    <w:p w14:paraId="0A01C965" w14:textId="55948C92" w:rsidR="00C73FD8" w:rsidRDefault="00C73FD8" w:rsidP="003F6352">
      <w:pPr>
        <w:jc w:val="both"/>
      </w:pPr>
      <w:r>
        <w:rPr>
          <w:noProof/>
        </w:rPr>
        <mc:AlternateContent>
          <mc:Choice Requires="wps">
            <w:drawing>
              <wp:anchor distT="45720" distB="45720" distL="114300" distR="114300" simplePos="0" relativeHeight="251658240" behindDoc="0" locked="0" layoutInCell="1" allowOverlap="1" wp14:anchorId="5569FC33" wp14:editId="7220E070">
                <wp:simplePos x="0" y="0"/>
                <wp:positionH relativeFrom="column">
                  <wp:posOffset>877672</wp:posOffset>
                </wp:positionH>
                <wp:positionV relativeFrom="paragraph">
                  <wp:posOffset>133121</wp:posOffset>
                </wp:positionV>
                <wp:extent cx="3401060" cy="1879600"/>
                <wp:effectExtent l="0" t="0" r="2794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87960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left:0;text-align:left;margin-left:69.1pt;margin-top:10.5pt;width:267.8pt;height:14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">
                <v:textbo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v:textbox>
                <w10:wrap type="square"/>
              </v:shape>
            </w:pict>
          </mc:Fallback>
        </mc:AlternateContent>
      </w:r>
    </w:p>
    <w:p w14:paraId="4D8578C5" w14:textId="77777777" w:rsidR="00A255A9" w:rsidRDefault="00A255A9" w:rsidP="003F6352">
      <w:pPr>
        <w:jc w:val="both"/>
      </w:pPr>
    </w:p>
    <w:p w14:paraId="4EB85758" w14:textId="77777777" w:rsidR="00D2306F" w:rsidRDefault="00D2306F" w:rsidP="003F6352">
      <w:pPr>
        <w:jc w:val="both"/>
      </w:pPr>
    </w:p>
    <w:p w14:paraId="210569D7" w14:textId="77777777" w:rsidR="00D2306F" w:rsidRDefault="00D2306F" w:rsidP="003F6352">
      <w:pPr>
        <w:jc w:val="both"/>
      </w:pPr>
    </w:p>
    <w:p w14:paraId="68D8AD43" w14:textId="2A58623E" w:rsidR="00D2306F" w:rsidRDefault="00D2306F" w:rsidP="003F6352">
      <w:pPr>
        <w:jc w:val="both"/>
      </w:pPr>
    </w:p>
    <w:p w14:paraId="3A3FA3E5" w14:textId="5CB63CF1" w:rsidR="00D2306F" w:rsidRDefault="00D2306F" w:rsidP="003F6352">
      <w:pPr>
        <w:jc w:val="both"/>
      </w:pPr>
    </w:p>
    <w:p w14:paraId="4D6DFAC5" w14:textId="555E4AC3" w:rsidR="00D2306F" w:rsidRDefault="00D2306F" w:rsidP="003F6352">
      <w:pPr>
        <w:jc w:val="both"/>
      </w:pPr>
    </w:p>
    <w:p w14:paraId="48DC198E" w14:textId="3EE1AB09" w:rsidR="00D2306F" w:rsidRDefault="00A6305F" w:rsidP="003F6352">
      <w:pPr>
        <w:jc w:val="both"/>
      </w:pPr>
      <w:r>
        <w:rPr>
          <w:noProof/>
        </w:rPr>
        <mc:AlternateContent>
          <mc:Choice Requires="wps">
            <w:drawing>
              <wp:anchor distT="0" distB="0" distL="114300" distR="114300" simplePos="0" relativeHeight="251658241" behindDoc="0" locked="0" layoutInCell="1" allowOverlap="1" wp14:anchorId="30B850BB" wp14:editId="75B04026">
                <wp:simplePos x="0" y="0"/>
                <wp:positionH relativeFrom="column">
                  <wp:posOffset>877545</wp:posOffset>
                </wp:positionH>
                <wp:positionV relativeFrom="paragraph">
                  <wp:posOffset>7714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5D1111CB" w:rsidR="00A6305F" w:rsidRPr="00A6305F" w:rsidRDefault="00A6305F" w:rsidP="005A510A">
                            <w:pPr>
                              <w:pStyle w:val="Beschriftung"/>
                              <w:jc w:val="center"/>
                            </w:pPr>
                            <w:r>
                              <w:t xml:space="preserve">Abbildung </w:t>
                            </w:r>
                            <w:r w:rsidR="0093467C">
                              <w:fldChar w:fldCharType="begin"/>
                            </w:r>
                            <w:r w:rsidR="0093467C">
                              <w:instrText xml:space="preserve"> SEQ Abbildung \* ARABIC </w:instrText>
                            </w:r>
                            <w:r w:rsidR="0093467C">
                              <w:fldChar w:fldCharType="separate"/>
                            </w:r>
                            <w:r>
                              <w:rPr>
                                <w:noProof/>
                              </w:rPr>
                              <w:t>1</w:t>
                            </w:r>
                            <w:r w:rsidR="0093467C">
                              <w:rPr>
                                <w:noProof/>
                              </w:rPr>
                              <w:fldChar w:fldCharType="end"/>
                            </w:r>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left:0;text-align:left;margin-left:69.1pt;margin-top:6.05pt;width:267.8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" stroked="f">
                <v:textbox style="mso-fit-shape-to-text:t" inset="0,0,0,0">
                  <w:txbxContent>
                    <w:p w14:paraId="53105888" w14:textId="5D1111CB" w:rsidR="00A6305F" w:rsidRPr="00A6305F" w:rsidRDefault="00A6305F" w:rsidP="005A510A">
                      <w:pPr>
                        <w:pStyle w:val="Beschriftung"/>
                        <w:jc w:val="center"/>
                      </w:pPr>
                      <w:r>
                        <w:t xml:space="preserve">Abbildung </w:t>
                      </w:r>
                      <w:r w:rsidR="0093467C">
                        <w:fldChar w:fldCharType="begin"/>
                      </w:r>
                      <w:r w:rsidR="0093467C">
                        <w:instrText xml:space="preserve"> SEQ Abbildung \* ARABIC </w:instrText>
                      </w:r>
                      <w:r w:rsidR="0093467C">
                        <w:fldChar w:fldCharType="separate"/>
                      </w:r>
                      <w:r>
                        <w:rPr>
                          <w:noProof/>
                        </w:rPr>
                        <w:t>1</w:t>
                      </w:r>
                      <w:r w:rsidR="0093467C">
                        <w:rPr>
                          <w:noProof/>
                        </w:rPr>
                        <w:fldChar w:fldCharType="end"/>
                      </w:r>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5321287" w14:textId="77777777" w:rsidR="00522B6B" w:rsidRDefault="00522B6B" w:rsidP="003F6352">
      <w:pPr>
        <w:jc w:val="both"/>
      </w:pPr>
    </w:p>
    <w:p w14:paraId="7D24F464" w14:textId="7A0D42F5" w:rsidR="00F66CAC" w:rsidRDefault="00522B6B" w:rsidP="003F6352">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NF0ifV19LCJUYWciOiJDaXRhdmlQbGFjZWhvbGRlciNkNjAxMGM2My1kOTI5LTRiNmQtYjliZS02YzNkYmM5NDA2ZTgiLCJUZXh0IjoiWzE0XSIsIldBSVZlcnNpb24iOiI2LjEwLjAuMCJ9}</w:instrText>
          </w:r>
          <w:r w:rsidR="00B73440">
            <w:fldChar w:fldCharType="separate"/>
          </w:r>
          <w:r w:rsidR="0091482A">
            <w:t>[14]</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 xml:space="preserve">innerhalb des </w:t>
      </w:r>
      <w:proofErr w:type="spellStart"/>
      <w:r w:rsidR="006A1C1D">
        <w:t>Neuronenverbandes</w:t>
      </w:r>
      <w:proofErr w:type="spellEnd"/>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A3NmJhMGU5LTM5YmEtNDIxMy1iYjJmLTNjMjI3YjMzNGQ3NSIsIlRleHQiOiJbMV0iLCJXQUlWZXJzaW9uIjoiNi4xMC4wLjAifQ==}</w:instrText>
          </w:r>
          <w:r w:rsidR="00C82D2B">
            <w:fldChar w:fldCharType="separate"/>
          </w:r>
          <w:r w:rsidR="00C82D2B">
            <w:t>[1]</w:t>
          </w:r>
          <w:r w:rsidR="00C82D2B">
            <w:fldChar w:fldCharType="end"/>
          </w:r>
        </w:sdtContent>
      </w:sdt>
    </w:p>
    <w:p w14:paraId="3DF9043F" w14:textId="1896122A" w:rsidR="009E5BE2" w:rsidRPr="00176219" w:rsidRDefault="008B0B6E" w:rsidP="003F6352">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FkMWE5YWI1LTk0YjUtNDhlZS04ODA0LTgxZDdkMTg1N2Q5ZCIsIlRleHQiOiJbMV0iLCJXQUlWZXJzaW9uIjoiNi4xMC4wLjAifQ==}</w:instrText>
          </w:r>
          <w:r w:rsidR="004E6EE5">
            <w:fldChar w:fldCharType="separate"/>
          </w:r>
          <w:r w:rsidR="004E6EE5">
            <w:t>[1]</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w:t>
      </w:r>
    </w:p>
    <w:p w14:paraId="3D83122E" w14:textId="504393AC" w:rsidR="00184FFC" w:rsidRDefault="00063DB8" w:rsidP="003F6352">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w:t>
      </w:r>
    </w:p>
    <w:p w14:paraId="33E6FC4C" w14:textId="4B851316" w:rsidR="00826DF2" w:rsidRDefault="00493CEA" w:rsidP="003F6352">
      <w:pPr>
        <w:jc w:val="both"/>
      </w:pPr>
      <w:r>
        <w:t>Di</w:t>
      </w:r>
      <w:r w:rsidR="00176219">
        <w:t>e Visualisierungstechniken</w:t>
      </w:r>
      <w:r>
        <w:t xml:space="preserve"> werden nachfolgend kurz </w:t>
      </w:r>
      <w:r w:rsidR="00826DF2">
        <w:t>vorgestellt.</w:t>
      </w:r>
    </w:p>
    <w:p w14:paraId="1D09747D" w14:textId="169FCA16" w:rsidR="00EB523F" w:rsidRDefault="00EB523F" w:rsidP="003F6352">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z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IsIlByb3RlY3RlZCI6ZmFsc2UsIlNleCI6MCwiQ3JlYXRlZEJ5IjoiX01pbHVsIiwiQ3JlYXRlZE9uIjoiMjAyMS0xMS0yOVQxMjowOToxOSIsIk1vZGlmaWVkQnkiOiJfTWlsdWwiLCJJZCI6ImFmNjdmM2ZlLTU3MDktNGFmNS1hYmVkLTNjOTA4OWQzMjE3OCIsIk1vZGlmaWVkT24iOiIyMDIxLTExLTI5VDEyOjA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tYXRoZW1hdGlrLnVuaS1tYXJidXJnLmRlL35ndW1tL0xlaHJlL1NTMDcvUHJha3Rpc2NoZUluZm9ybWF0aWtJSS9Gb2xpZW4vMDglMjBCYWV1bWUucGRmIiwiVXJpU3RyaW5nIjoiaHR0cHM6Ly93d3cubWF0aGVtYXRpay51bmktbWFyYnVyZy5kZS9+Z3VtbS9MZWhyZS9TUzA3L1ByYWt0aXNjaGVJbmZvcm1hdGlrSUkvRm9saWVuLzA4IEJhZXVtZ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}</w:instrText>
          </w:r>
          <w:r w:rsidR="00E717A3">
            <w:fldChar w:fldCharType="separate"/>
          </w:r>
          <w:r w:rsidR="0091482A">
            <w:t>[8]</w:t>
          </w:r>
          <w:r w:rsidR="00E717A3">
            <w:fldChar w:fldCharType="end"/>
          </w:r>
        </w:sdtContent>
      </w:sdt>
    </w:p>
    <w:p w14:paraId="6D2168D0" w14:textId="554054D0" w:rsidR="00826DF2" w:rsidRDefault="00826DF2" w:rsidP="003F6352">
      <w:pPr>
        <w:jc w:val="both"/>
      </w:pPr>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xLTI5VDEyOjE2OjEyIiwiTW9kaWZpZWRCeSI6Il9NaWx1bCIsIklkIjoiNmU4ZjNlOGItMjgyZC00ZWMxLWFhNWYtODZjYzI1MTFjMmYyIiwiTW9kaWZpZWRPbiI6IjIwMjEtMTEtMjlUMTI6MTY6M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hhcnRpby5jb20vbGVhcm4vY2hhcnRzL3doYXQtaXMtYS1zY2F0dGVyLXBsb3QvIiwiVXJpU3RyaW5nIjoiaHR0cHM6Ly9jaGFydGlvLmNvbS9sZWFybi9jaGFydHMvd2hhdC1pcy1hLXNjYXR0ZXItcGxvd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hNmVhNzYyMy1iMTkzLTRiYzEtYmJlMS0xZDQyMTNkNWJiNjMiLCJUZXh0IjoiWzE1XSIsIldBSVZlcnNpb24iOiI2LjEwLjAuMCJ9}</w:instrText>
          </w:r>
          <w:r w:rsidR="007E70EB">
            <w:fldChar w:fldCharType="separate"/>
          </w:r>
          <w:r w:rsidR="0091482A">
            <w:t>[15]</w:t>
          </w:r>
          <w:r w:rsidR="007E70EB">
            <w:fldChar w:fldCharType="end"/>
          </w:r>
        </w:sdtContent>
      </w:sdt>
    </w:p>
    <w:p w14:paraId="404DB0A0" w14:textId="2B302171" w:rsidR="00143E3E" w:rsidRDefault="003300A7" w:rsidP="003F6352">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w:t>
      </w:r>
      <w:proofErr w:type="spellStart"/>
      <w:r w:rsidR="005F69C1" w:rsidRPr="005F69C1">
        <w:t>ten</w:t>
      </w:r>
      <w:proofErr w:type="spellEnd"/>
      <w:r w:rsidR="005F69C1" w:rsidRPr="005F69C1">
        <w:t xml:space="preserve"> Achse entspricht der i-</w:t>
      </w:r>
      <w:proofErr w:type="spellStart"/>
      <w:r w:rsidR="005F69C1" w:rsidRPr="005F69C1">
        <w:t>ten</w:t>
      </w:r>
      <w:proofErr w:type="spellEnd"/>
      <w:r w:rsidR="005F69C1" w:rsidRPr="005F69C1">
        <w:t xml:space="preserve">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Q1NjE2NjIyLWJmZDctNDZkNi04ZWM5LTE2ZDYzMDczMGI3MCIsIlRleHQiOiJbMl0iLCJXQUlWZXJzaW9uIjoiNi4xMC4wLjAifQ==}</w:instrText>
          </w:r>
          <w:r w:rsidR="00A26A57">
            <w:fldChar w:fldCharType="separate"/>
          </w:r>
          <w:r w:rsidR="00A26A57">
            <w:t>[2]</w:t>
          </w:r>
          <w:r w:rsidR="00A26A57">
            <w:fldChar w:fldCharType="end"/>
          </w:r>
        </w:sdtContent>
      </w:sdt>
    </w:p>
    <w:p w14:paraId="7F944F39" w14:textId="76E37B3C" w:rsidR="008F593C" w:rsidRDefault="008F593C" w:rsidP="003F6352">
      <w:pPr>
        <w:pStyle w:val="berschrift2"/>
        <w:jc w:val="both"/>
      </w:pPr>
      <w:bookmarkStart w:id="7" w:name="_Ref81905548"/>
      <w:bookmarkStart w:id="8" w:name="_Toc82161123"/>
      <w:r>
        <w:t>Zielgruppen</w:t>
      </w:r>
      <w:bookmarkEnd w:id="7"/>
      <w:bookmarkEnd w:id="8"/>
    </w:p>
    <w:p w14:paraId="03D68D9B" w14:textId="56AAFD61" w:rsidR="00647EEC" w:rsidRDefault="00B96344" w:rsidP="003F6352">
      <w:pPr>
        <w:jc w:val="both"/>
      </w:pPr>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bookmarkStart w:id="9" w:name="_Toc82161124"/>
      <w:r w:rsidR="004A78A9" w:rsidRPr="004A78A9">
        <w:t>Nachdem die Daten aufgenommen wurden, müssen sie in Formaten und an Orten gespeichert werden, an denen sie für andere Dienste leicht zugänglich sind</w:t>
      </w:r>
      <w:bookmarkEnd w:id="9"/>
      <w:r w:rsidR="000B2078">
        <w:t>. Dieser Vorgang beschreibt d</w:t>
      </w:r>
      <w:r w:rsidR="0026251D">
        <w:t xml:space="preserve">as „Data </w:t>
      </w:r>
      <w:proofErr w:type="spellStart"/>
      <w:r w:rsidR="00A15C89">
        <w:t>C</w:t>
      </w:r>
      <w:r w:rsidR="0026251D">
        <w:t>leaning</w:t>
      </w:r>
      <w:proofErr w:type="spellEnd"/>
      <w:r w:rsidR="0026251D">
        <w:t>“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w:t>
      </w:r>
      <w:proofErr w:type="spellStart"/>
      <w:r w:rsidR="000C212D">
        <w:t>Exploratory</w:t>
      </w:r>
      <w:proofErr w:type="spellEnd"/>
      <w:r w:rsidR="000C212D">
        <w:t xml:space="preserve">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 xml:space="preserve">Im finalen Schritt dem „Model </w:t>
      </w:r>
      <w:proofErr w:type="spellStart"/>
      <w:r w:rsidR="004E5AE5">
        <w:t>Deployment</w:t>
      </w:r>
      <w:proofErr w:type="spellEnd"/>
      <w:r w:rsidR="004E5AE5">
        <w: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 xml:space="preserve">im Aufgabensektor der „Data Collection“ und des „Data </w:t>
      </w:r>
      <w:proofErr w:type="spellStart"/>
      <w:r w:rsidR="00DB614B">
        <w:t>Cleaning</w:t>
      </w:r>
      <w:proofErr w:type="spellEnd"/>
      <w:r w:rsidR="00DB614B">
        <w:t>“.</w:t>
      </w:r>
      <w:r w:rsidR="00BC127C">
        <w:t xml:space="preserve"> Die Rolle des Data Analyst </w:t>
      </w:r>
      <w:r w:rsidR="003B7E03">
        <w:t xml:space="preserve">zielt auf die Anforderungen des „Data </w:t>
      </w:r>
      <w:proofErr w:type="spellStart"/>
      <w:r w:rsidR="003B7E03">
        <w:t>Cleaning</w:t>
      </w:r>
      <w:proofErr w:type="spellEnd"/>
      <w:r w:rsidR="003B7E03">
        <w:t>“ und der</w:t>
      </w:r>
      <w:r w:rsidR="00C051DF" w:rsidRPr="00C051DF">
        <w:t xml:space="preserve"> </w:t>
      </w:r>
      <w:r w:rsidR="00C051DF">
        <w:t>„</w:t>
      </w:r>
      <w:proofErr w:type="spellStart"/>
      <w:r w:rsidR="00C051DF">
        <w:t>Exploratory</w:t>
      </w:r>
      <w:proofErr w:type="spellEnd"/>
      <w:r w:rsidR="00C051DF">
        <w:t xml:space="preserve"> Data Analysis“ ab.</w:t>
      </w:r>
      <w:r w:rsidR="00D6065F">
        <w:t xml:space="preserve"> </w:t>
      </w:r>
      <w:proofErr w:type="spellStart"/>
      <w:r w:rsidR="00D6065F" w:rsidRPr="00613A05">
        <w:t>Machine</w:t>
      </w:r>
      <w:proofErr w:type="spellEnd"/>
      <w:r w:rsidR="00D6065F" w:rsidRPr="00613A05">
        <w:t xml:space="preserve"> </w:t>
      </w:r>
      <w:r w:rsidR="00D6065F" w:rsidRPr="00532F52">
        <w:t xml:space="preserve">Learning </w:t>
      </w:r>
      <w:r w:rsidR="00CD5EE4" w:rsidRPr="00532F52">
        <w:t>Engineers</w:t>
      </w:r>
      <w:r w:rsidR="00CD5EE4">
        <w:t xml:space="preserve"> </w:t>
      </w:r>
      <w:r w:rsidR="00CD5EE4" w:rsidRPr="00532F52">
        <w:t>verantworten</w:t>
      </w:r>
      <w:r w:rsidR="00532F52" w:rsidRPr="00613A05">
        <w:t xml:space="preserve"> die „Model Building“</w:t>
      </w:r>
      <w:r w:rsidR="00244581" w:rsidRPr="00613A05">
        <w:t xml:space="preserve"> </w:t>
      </w:r>
      <w:r w:rsidR="00532F52" w:rsidRPr="00613A05">
        <w:t xml:space="preserve">und „Model </w:t>
      </w:r>
      <w:proofErr w:type="spellStart"/>
      <w:r w:rsidR="00532F52" w:rsidRPr="00613A05">
        <w:t>Deployment</w:t>
      </w:r>
      <w:proofErr w:type="spellEnd"/>
      <w:r w:rsidR="00532F52" w:rsidRPr="00613A05">
        <w:t xml:space="preserve">“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IsIkxhc3ROYW1lIjoiTmFudGFzZW5hbWF0IiwiUHJvdGVjdGVkIjpmYWxzZSwiU2V4IjowLCJDcmVhdGVkQnkiOiJfTWlsdWwiLCJDcmVhdGVkT24iOiIyMDIxLTExLTMwVDE0OjAwOjUzIiwiTW9kaWZpZWRCeSI6Il9NaWx1bCIsIklkIjoiZTNlM2E0ZTAtNWVlYS00ZGY4LWE5OWMtNjk4ZDdjNGQ3YTk2IiwiTW9kaWZpZWRPbiI6IjIwMjEtMTEtMzBUMTQ6MDA6NTMiLCJQcm9qZWN0Ijp7IiRpZCI6IjUiLCIkdHlwZSI6IlN3aXNzQWNhZGVtaWMuQ2l0YXZpLlByb2plY3QsIFN3aXNzQWNhZGVtaWMuQ2l0YXZpIn19XSwiQ2l0YXRpb25LZXlVcGRhdGVUeXBlIjowLCJDb2xsYWJvcmF0b3JzIjpbXSwiRGF0ZSI6IjI3LjA3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RoZS1kYXRhLXNjaWVuY2UtcHJvY2Vzcy1hMTllYjdlYmM0MWIiLCJVcmlTdHJpbmciOiJodHRwczovL3Rvd2FyZHNkYXRhc2NpZW5jZS5jb20vdGhlLWRhdGEtc2NpZW5jZS1wcm9jZXNzLWExOWViN2ViYzQx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}</w:instrText>
          </w:r>
          <w:r w:rsidR="002A1471">
            <w:fldChar w:fldCharType="separate"/>
          </w:r>
          <w:r w:rsidR="0091482A">
            <w:t>[13]</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E966AA0" w:rsidR="00725F93" w:rsidRDefault="00550B62" w:rsidP="003F6352">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w:t>
      </w:r>
    </w:p>
    <w:p w14:paraId="0055EABD" w14:textId="5B854B3F" w:rsidR="004F123C" w:rsidRDefault="0054258C" w:rsidP="003F6352">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r w:rsidR="00CB3D70">
        <w:t>bis mäßigen Vorkenntnissen</w:t>
      </w:r>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Auf Basis der Einfachheit des Baumdiagrammes kann ein Verständnis der Funktionsweise dessen angenommen werden.</w:t>
      </w:r>
    </w:p>
    <w:p w14:paraId="3ECA4BEB" w14:textId="3CCDB5C4" w:rsidR="00306FD0" w:rsidRDefault="00306FD0" w:rsidP="003F6352">
      <w:pPr>
        <w:pStyle w:val="berschrift2"/>
        <w:jc w:val="both"/>
      </w:pPr>
      <w:r>
        <w:t>Übe</w:t>
      </w:r>
      <w:r w:rsidR="00E4771A">
        <w:t>rblick und Beiträge</w:t>
      </w:r>
    </w:p>
    <w:p w14:paraId="1E3C5914" w14:textId="61E5146D" w:rsidR="00433043" w:rsidRDefault="00773D30" w:rsidP="003F6352">
      <w:pPr>
        <w:jc w:val="both"/>
      </w:pPr>
      <w:r>
        <w:t>Die Informationsgrundlage</w:t>
      </w:r>
      <w:r w:rsidR="00D46D06">
        <w:t xml:space="preserve"> d</w:t>
      </w:r>
      <w:r w:rsidR="00714F43">
        <w:t>ieses Projektes bilde</w:t>
      </w:r>
      <w:r w:rsidR="006B6FE2">
        <w:t>n</w:t>
      </w:r>
      <w:r w:rsidR="00714F43">
        <w:t xml:space="preserve"> Daten</w:t>
      </w:r>
      <w:r w:rsidR="00B427E2">
        <w:t xml:space="preserve"> der Webseite „</w:t>
      </w:r>
      <w:proofErr w:type="spellStart"/>
      <w:r w:rsidR="00B427E2">
        <w:t>Kaggle</w:t>
      </w:r>
      <w:proofErr w:type="spellEnd"/>
      <w:r w:rsidR="00B427E2">
        <w:t>“.</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WVhOGVlYWItM2M3OC00ZWViLTkzZGUtM2NhNDc3ODI1Mzg2IiwiVGV4dCI6Ils5XSIsIldBSVZlcnNpb24iOiI2LjEwLjAuMCJ9}</w:instrText>
          </w:r>
          <w:r w:rsidR="00F36D78">
            <w:fldChar w:fldCharType="separate"/>
          </w:r>
          <w:r w:rsidR="0091482A">
            <w:t>[9]</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proofErr w:type="spellStart"/>
      <w:r w:rsidR="00A71D5F" w:rsidRPr="00A71D5F">
        <w:rPr>
          <w:i/>
          <w:iCs/>
        </w:rPr>
        <w:t>Kilometers</w:t>
      </w:r>
      <w:r w:rsidR="00C907B2">
        <w:rPr>
          <w:i/>
          <w:iCs/>
        </w:rPr>
        <w:t>_</w:t>
      </w:r>
      <w:r w:rsidR="007C1783" w:rsidRPr="00A71D5F">
        <w:rPr>
          <w:i/>
          <w:iCs/>
        </w:rPr>
        <w:t>Driven</w:t>
      </w:r>
      <w:proofErr w:type="spellEnd"/>
      <w:r w:rsidR="00A71D5F">
        <w:rPr>
          <w:i/>
          <w:iCs/>
        </w:rPr>
        <w:t xml:space="preserve"> </w:t>
      </w:r>
      <w:r w:rsidR="00A71D5F" w:rsidRPr="00A71D5F">
        <w:t>(</w:t>
      </w:r>
      <w:r w:rsidR="00A71D5F">
        <w:t>deutsch:</w:t>
      </w:r>
      <w:r w:rsidR="007C1783">
        <w:t xml:space="preserve"> </w:t>
      </w:r>
      <w:r w:rsidR="00A71D5F">
        <w:t xml:space="preserve">gefahrene Kilometer), </w:t>
      </w:r>
      <w:proofErr w:type="spellStart"/>
      <w:r w:rsidR="00264FB2">
        <w:rPr>
          <w:i/>
          <w:iCs/>
        </w:rPr>
        <w:t>Fuel</w:t>
      </w:r>
      <w:r w:rsidR="00C907B2">
        <w:rPr>
          <w:i/>
          <w:iCs/>
        </w:rPr>
        <w:t>_</w:t>
      </w:r>
      <w:r w:rsidR="00264FB2">
        <w:rPr>
          <w:i/>
          <w:iCs/>
        </w:rPr>
        <w:t>Type</w:t>
      </w:r>
      <w:proofErr w:type="spellEnd"/>
      <w:r w:rsidR="00264FB2">
        <w:rPr>
          <w:i/>
          <w:iCs/>
        </w:rPr>
        <w:t xml:space="preserve"> </w:t>
      </w:r>
      <w:r w:rsidR="00264FB2">
        <w:t xml:space="preserve">(deutsch: Kraftstofftyp), </w:t>
      </w:r>
      <w:r w:rsidR="00A82964">
        <w:rPr>
          <w:i/>
          <w:iCs/>
        </w:rPr>
        <w:t xml:space="preserve">Transmission </w:t>
      </w:r>
      <w:r w:rsidR="00A82964">
        <w:t xml:space="preserve">(deutsch: Schaltgetriebe), </w:t>
      </w:r>
      <w:proofErr w:type="spellStart"/>
      <w:r w:rsidR="0059344A">
        <w:rPr>
          <w:i/>
          <w:iCs/>
        </w:rPr>
        <w:t>Owner</w:t>
      </w:r>
      <w:proofErr w:type="spellEnd"/>
      <w:r w:rsidR="0059344A">
        <w:rPr>
          <w:i/>
          <w:iCs/>
        </w:rPr>
        <w:t xml:space="preserve"> Type </w:t>
      </w:r>
      <w:r w:rsidR="0059344A">
        <w:t xml:space="preserve">(deutsch: Vorbesitzer), </w:t>
      </w:r>
      <w:proofErr w:type="spellStart"/>
      <w:r w:rsidR="006A170C">
        <w:rPr>
          <w:i/>
          <w:iCs/>
        </w:rPr>
        <w:t>Mileage</w:t>
      </w:r>
      <w:proofErr w:type="spellEnd"/>
      <w:r w:rsidR="006A170C">
        <w:rPr>
          <w:i/>
          <w:iCs/>
        </w:rPr>
        <w:t xml:space="preserv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proofErr w:type="spellStart"/>
      <w:r w:rsidR="009B06A9">
        <w:rPr>
          <w:i/>
          <w:iCs/>
        </w:rPr>
        <w:t>Ne</w:t>
      </w:r>
      <w:r w:rsidR="00C907B2">
        <w:rPr>
          <w:i/>
          <w:iCs/>
        </w:rPr>
        <w:t>w_</w:t>
      </w:r>
      <w:r w:rsidR="009B06A9">
        <w:rPr>
          <w:i/>
          <w:iCs/>
        </w:rPr>
        <w:t>Price</w:t>
      </w:r>
      <w:proofErr w:type="spellEnd"/>
      <w:r w:rsidR="009B06A9">
        <w:rPr>
          <w:i/>
          <w:iCs/>
        </w:rPr>
        <w:t xml:space="preserv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P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 xml:space="preserve">eine Ausgabe gültiger Werte der Software des Online-P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 xml:space="preserve">die </w:t>
      </w:r>
      <w:proofErr w:type="spellStart"/>
      <w:r w:rsidR="00381A1B" w:rsidRPr="008F353F">
        <w:t>Unverzerrtheit</w:t>
      </w:r>
      <w:proofErr w:type="spellEnd"/>
      <w:r w:rsidR="00381A1B" w:rsidRPr="008F353F">
        <w:t xml:space="preserve">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als essentiell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 xml:space="preserve">eine </w:t>
      </w:r>
      <w:proofErr w:type="spellStart"/>
      <w:r w:rsidR="00E165E7">
        <w:t>Unverzerrtheit</w:t>
      </w:r>
      <w:proofErr w:type="spellEnd"/>
      <w:r w:rsidR="00E165E7">
        <w:t xml:space="preserve">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erreicht werden.</w:t>
      </w:r>
    </w:p>
    <w:p w14:paraId="187B1692" w14:textId="2C4D90A9" w:rsidR="00433043" w:rsidRDefault="002246D8" w:rsidP="003F6352">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p>
    <w:p w14:paraId="7AD93A88" w14:textId="36B36EEC" w:rsidR="00373FF7" w:rsidRPr="00433043" w:rsidRDefault="00373FF7" w:rsidP="003F6352">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detaillierterer Bezug zur Umsetzung und Auswertung der Visualisierungstechniken genommen.</w:t>
      </w:r>
    </w:p>
    <w:p w14:paraId="4D564715" w14:textId="28131FF1" w:rsidR="0099373E" w:rsidRDefault="008F593C" w:rsidP="003F6352">
      <w:pPr>
        <w:pStyle w:val="berschrift1"/>
        <w:jc w:val="both"/>
      </w:pPr>
      <w:bookmarkStart w:id="10" w:name="_Ref80347550"/>
      <w:bookmarkStart w:id="11" w:name="_Toc82161125"/>
      <w:r>
        <w:t>Daten</w:t>
      </w:r>
      <w:bookmarkEnd w:id="10"/>
      <w:bookmarkEnd w:id="11"/>
    </w:p>
    <w:p w14:paraId="72E0E941" w14:textId="6E3CDC30" w:rsidR="00481FA0" w:rsidRDefault="00F5563C" w:rsidP="003F6352">
      <w:pPr>
        <w:jc w:val="both"/>
      </w:pPr>
      <w:r>
        <w:t>Die Grundlage dieses Projekts bilden D</w:t>
      </w:r>
      <w:r w:rsidR="00481FA0">
        <w:t xml:space="preserve">atensätze </w:t>
      </w:r>
      <w:r w:rsidR="00C91324">
        <w:t xml:space="preserve">der Webseite </w:t>
      </w:r>
      <w:r w:rsidR="00DB02A7">
        <w:t>„</w:t>
      </w:r>
      <w:proofErr w:type="spellStart"/>
      <w:r w:rsidR="00DB02A7">
        <w:t>Kaggle</w:t>
      </w:r>
      <w:proofErr w:type="spellEnd"/>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jhkZDZiZGUtZjk1My00Yjk2LWE4ZTMtZGZlZjNkNzQyMmIyIiwiVGV4dCI6Ils5XSIsIldBSVZlcnNpb24iOiI2LjEwLjAuMCJ9}</w:instrText>
          </w:r>
          <w:r w:rsidR="006A068A">
            <w:fldChar w:fldCharType="separate"/>
          </w:r>
          <w:r w:rsidR="0091482A">
            <w:t>[9]</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proofErr w:type="spellStart"/>
      <w:r w:rsidR="005A0BFF" w:rsidRPr="005A0BFF">
        <w:rPr>
          <w:i/>
          <w:iCs/>
        </w:rPr>
        <w:t>Used</w:t>
      </w:r>
      <w:proofErr w:type="spellEnd"/>
      <w:r w:rsidR="005A0BFF" w:rsidRPr="005A0BFF">
        <w:rPr>
          <w:i/>
          <w:iCs/>
        </w:rPr>
        <w:t xml:space="preserve"> Cars Price </w:t>
      </w:r>
      <w:proofErr w:type="spellStart"/>
      <w:r w:rsidR="005A0BFF" w:rsidRPr="005A0BFF">
        <w:rPr>
          <w:i/>
          <w:iCs/>
        </w:rPr>
        <w:t>Prediction</w:t>
      </w:r>
      <w:proofErr w:type="spellEnd"/>
      <w:r w:rsidR="00440BB4">
        <w:rPr>
          <w:i/>
          <w:iCs/>
        </w:rPr>
        <w:t xml:space="preserve"> </w:t>
      </w:r>
      <w:r w:rsidR="00440BB4">
        <w:t xml:space="preserve">des Nutzers </w:t>
      </w:r>
      <w:r w:rsidR="00E433B9">
        <w:rPr>
          <w:rStyle w:val="profilehead-display-name"/>
        </w:rPr>
        <w:t xml:space="preserve">Avi </w:t>
      </w:r>
      <w:proofErr w:type="spellStart"/>
      <w:r w:rsidR="00E433B9">
        <w:rPr>
          <w:rStyle w:val="profilehead-display-name"/>
        </w:rPr>
        <w:t>Kasliwal</w:t>
      </w:r>
      <w:proofErr w:type="spellEnd"/>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 xml:space="preserve">Avi </w:t>
      </w:r>
      <w:proofErr w:type="spellStart"/>
      <w:r w:rsidR="00911466">
        <w:rPr>
          <w:rStyle w:val="profilehead-display-name"/>
        </w:rPr>
        <w:t>Kasliwal</w:t>
      </w:r>
      <w:r w:rsidR="007974F6">
        <w:rPr>
          <w:rStyle w:val="profilehead-display-name"/>
        </w:rPr>
        <w:t>s</w:t>
      </w:r>
      <w:proofErr w:type="spellEnd"/>
      <w:r w:rsidR="007974F6">
        <w:rPr>
          <w:rStyle w:val="profilehead-display-name"/>
        </w:rPr>
        <w:t xml:space="preserve"> ist d</w:t>
      </w:r>
      <w:r w:rsidR="00701334">
        <w:rPr>
          <w:rStyle w:val="profilehead-display-name"/>
        </w:rPr>
        <w:t>ie</w:t>
      </w:r>
      <w:r w:rsidR="00401DDE">
        <w:rPr>
          <w:rStyle w:val="profilehead-display-name"/>
        </w:rPr>
        <w:t xml:space="preserve"> indische</w:t>
      </w:r>
      <w:r w:rsidR="00701334">
        <w:rPr>
          <w:rStyle w:val="profilehead-display-name"/>
        </w:rPr>
        <w:t xml:space="preserve"> Stadt </w:t>
      </w:r>
      <w:proofErr w:type="spellStart"/>
      <w:r w:rsidR="00701334">
        <w:t>Noida</w:t>
      </w:r>
      <w:proofErr w:type="spellEnd"/>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F0ifV19LCJUYWciOiJDaXRhdmlQbGFjZWhvbGRlciNlZGMwMjM2Zi1iNGZjLTRjZDItYTYyMS1iY2UxMTNlNDIwMzAiLCJUZXh0IjoiWzRdIiwiV0FJVmVyc2lvbiI6IjYuMTAuMC4wIn0=}</w:instrText>
          </w:r>
          <w:r w:rsidR="0020640F">
            <w:fldChar w:fldCharType="separate"/>
          </w:r>
          <w:r w:rsidR="0091482A">
            <w:t>[4]</w:t>
          </w:r>
          <w:r w:rsidR="0020640F">
            <w:fldChar w:fldCharType="end"/>
          </w:r>
        </w:sdtContent>
      </w:sdt>
    </w:p>
    <w:p w14:paraId="6160C6C9" w14:textId="27FB0A6C" w:rsidR="004A2AFD" w:rsidRPr="00172CF9" w:rsidRDefault="00A163B6" w:rsidP="003F6352">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w:t>
      </w:r>
      <w:proofErr w:type="spellStart"/>
      <w:r w:rsidR="00076F49">
        <w:t>original</w:t>
      </w:r>
      <w:proofErr w:type="spellEnd"/>
      <w:r w:rsidR="00076F49">
        <w:t xml:space="preserve">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proofErr w:type="spellStart"/>
      <w:r w:rsidR="000C191B" w:rsidRPr="00A71D5F">
        <w:rPr>
          <w:i/>
          <w:iCs/>
        </w:rPr>
        <w:t>Kilometers</w:t>
      </w:r>
      <w:r w:rsidR="00C907B2">
        <w:rPr>
          <w:i/>
          <w:iCs/>
        </w:rPr>
        <w:t>_</w:t>
      </w:r>
      <w:r w:rsidR="000C191B" w:rsidRPr="00A71D5F">
        <w:rPr>
          <w:i/>
          <w:iCs/>
        </w:rPr>
        <w:t>Driven</w:t>
      </w:r>
      <w:proofErr w:type="spellEnd"/>
      <w:r w:rsidR="000C191B">
        <w:rPr>
          <w:i/>
          <w:iCs/>
        </w:rPr>
        <w:t xml:space="preserve"> </w:t>
      </w:r>
      <w:r w:rsidR="000C191B" w:rsidRPr="00A71D5F">
        <w:t>(</w:t>
      </w:r>
      <w:r w:rsidR="000C191B">
        <w:t xml:space="preserve">deutsch: gefahrene Kilometer), </w:t>
      </w:r>
      <w:proofErr w:type="spellStart"/>
      <w:r w:rsidR="000C191B">
        <w:rPr>
          <w:i/>
          <w:iCs/>
        </w:rPr>
        <w:t>Fuel</w:t>
      </w:r>
      <w:r w:rsidR="00C54840">
        <w:rPr>
          <w:i/>
          <w:iCs/>
        </w:rPr>
        <w:t>_</w:t>
      </w:r>
      <w:r w:rsidR="000C191B">
        <w:rPr>
          <w:i/>
          <w:iCs/>
        </w:rPr>
        <w:t>Type</w:t>
      </w:r>
      <w:proofErr w:type="spellEnd"/>
      <w:r w:rsidR="000C191B">
        <w:rPr>
          <w:i/>
          <w:iCs/>
        </w:rPr>
        <w:t xml:space="preserve"> </w:t>
      </w:r>
      <w:r w:rsidR="000C191B">
        <w:t xml:space="preserve">(deutsch: Kraftstofftyp), </w:t>
      </w:r>
      <w:r w:rsidR="000C191B">
        <w:rPr>
          <w:i/>
          <w:iCs/>
        </w:rPr>
        <w:t xml:space="preserve">Transmission </w:t>
      </w:r>
      <w:r w:rsidR="000C191B">
        <w:t xml:space="preserve">(deutsch: Schaltgetriebe), </w:t>
      </w:r>
      <w:proofErr w:type="spellStart"/>
      <w:r w:rsidR="000C191B">
        <w:rPr>
          <w:i/>
          <w:iCs/>
        </w:rPr>
        <w:t>Owner</w:t>
      </w:r>
      <w:r w:rsidR="00C907B2">
        <w:rPr>
          <w:i/>
          <w:iCs/>
        </w:rPr>
        <w:t>_</w:t>
      </w:r>
      <w:r w:rsidR="000C191B">
        <w:rPr>
          <w:i/>
          <w:iCs/>
        </w:rPr>
        <w:t>Type</w:t>
      </w:r>
      <w:proofErr w:type="spellEnd"/>
      <w:r w:rsidR="000C191B">
        <w:rPr>
          <w:i/>
          <w:iCs/>
        </w:rPr>
        <w:t xml:space="preserve"> </w:t>
      </w:r>
      <w:r w:rsidR="000C191B">
        <w:t xml:space="preserve">(deutsch: Vorbesitzer), </w:t>
      </w:r>
      <w:proofErr w:type="spellStart"/>
      <w:r w:rsidR="000C191B">
        <w:rPr>
          <w:i/>
          <w:iCs/>
        </w:rPr>
        <w:t>Mileage</w:t>
      </w:r>
      <w:proofErr w:type="spellEnd"/>
      <w:r w:rsidR="000C191B">
        <w:rPr>
          <w:i/>
          <w:iCs/>
        </w:rPr>
        <w:t xml:space="preserv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proofErr w:type="spellStart"/>
      <w:r w:rsidR="000C191B">
        <w:rPr>
          <w:i/>
          <w:iCs/>
        </w:rPr>
        <w:t>New</w:t>
      </w:r>
      <w:r w:rsidR="00C907B2">
        <w:rPr>
          <w:i/>
          <w:iCs/>
        </w:rPr>
        <w:t>_</w:t>
      </w:r>
      <w:r w:rsidR="000C191B">
        <w:rPr>
          <w:i/>
          <w:iCs/>
        </w:rPr>
        <w:t>Price</w:t>
      </w:r>
      <w:proofErr w:type="spellEnd"/>
      <w:r w:rsidR="000C191B">
        <w:rPr>
          <w:i/>
          <w:iCs/>
        </w:rPr>
        <w:t xml:space="preserv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proofErr w:type="spellStart"/>
      <w:r w:rsidR="004A2A7D" w:rsidRPr="00C54840">
        <w:rPr>
          <w:i/>
          <w:iCs/>
        </w:rPr>
        <w:t>Kilometers</w:t>
      </w:r>
      <w:r w:rsidR="00C54840" w:rsidRPr="00C54840">
        <w:rPr>
          <w:i/>
          <w:iCs/>
        </w:rPr>
        <w:t>_</w:t>
      </w:r>
      <w:r w:rsidR="004A2A7D" w:rsidRPr="00C54840">
        <w:rPr>
          <w:i/>
          <w:iCs/>
        </w:rPr>
        <w:t>Driven</w:t>
      </w:r>
      <w:proofErr w:type="spellEnd"/>
      <w:r w:rsidR="004A2A7D">
        <w:t xml:space="preserve"> geben Auskunft über die gefahrenen Kilometer </w:t>
      </w:r>
      <w:r w:rsidR="00F55A54">
        <w:t xml:space="preserve">des Fahrzeugs </w:t>
      </w:r>
      <w:r w:rsidR="004A2A7D">
        <w:t xml:space="preserve">durch Vorbesitzer. </w:t>
      </w:r>
      <w:proofErr w:type="spellStart"/>
      <w:r w:rsidR="00C54840" w:rsidRPr="00C54840">
        <w:rPr>
          <w:i/>
          <w:iCs/>
        </w:rPr>
        <w:t>Fuel</w:t>
      </w:r>
      <w:r w:rsidR="00C54840">
        <w:rPr>
          <w:i/>
          <w:iCs/>
        </w:rPr>
        <w:t>_</w:t>
      </w:r>
      <w:r w:rsidR="00C54840" w:rsidRPr="00C54840">
        <w:rPr>
          <w:i/>
          <w:iCs/>
        </w:rPr>
        <w:t>Type</w:t>
      </w:r>
      <w:proofErr w:type="spellEnd"/>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proofErr w:type="spellStart"/>
      <w:r w:rsidR="00D0615F">
        <w:rPr>
          <w:i/>
          <w:iCs/>
        </w:rPr>
        <w:t>Owner_Type</w:t>
      </w:r>
      <w:r w:rsidR="001652D3">
        <w:rPr>
          <w:i/>
          <w:iCs/>
        </w:rPr>
        <w:t>s</w:t>
      </w:r>
      <w:proofErr w:type="spellEnd"/>
      <w:r w:rsidR="001652D3">
        <w:rPr>
          <w:i/>
          <w:iCs/>
        </w:rPr>
        <w:t xml:space="preserve"> </w:t>
      </w:r>
      <w:r w:rsidR="001652D3">
        <w:t>wird beschrieben wie viele Vorbesitzer das Fahr</w:t>
      </w:r>
      <w:r w:rsidR="00F71170">
        <w:t xml:space="preserve">zeug in Benutzung hatten. </w:t>
      </w:r>
      <w:proofErr w:type="spellStart"/>
      <w:r w:rsidR="00EC01E9">
        <w:rPr>
          <w:i/>
          <w:iCs/>
        </w:rPr>
        <w:t>Mileage</w:t>
      </w:r>
      <w:proofErr w:type="spellEnd"/>
      <w:r w:rsidR="00EC01E9">
        <w:rPr>
          <w:i/>
          <w:iCs/>
        </w:rPr>
        <w:t xml:space="preserv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proofErr w:type="spellStart"/>
      <w:r w:rsidR="00C133BC">
        <w:rPr>
          <w:i/>
          <w:iCs/>
        </w:rPr>
        <w:t>New_Price</w:t>
      </w:r>
      <w:proofErr w:type="spellEnd"/>
      <w:r w:rsidR="00C133BC">
        <w:rPr>
          <w:i/>
          <w:iCs/>
        </w:rPr>
        <w:t xml:space="preserv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des Gebrauchtwagens.</w:t>
      </w:r>
    </w:p>
    <w:p w14:paraId="112B7C75" w14:textId="64CBA5AD" w:rsidR="0052676C" w:rsidRDefault="00703536" w:rsidP="003F6352">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p>
    <w:p w14:paraId="6618C1D9" w14:textId="739FD2E2" w:rsidR="00F460B5" w:rsidRPr="00D51D8C" w:rsidRDefault="00E33D2E" w:rsidP="003F6352">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w:t>
      </w:r>
      <w:proofErr w:type="spellStart"/>
      <w:r w:rsidR="00EA414F">
        <w:rPr>
          <w:i/>
          <w:iCs/>
        </w:rPr>
        <w:t>Owner</w:t>
      </w:r>
      <w:proofErr w:type="spellEnd"/>
      <w:r w:rsidR="00EA414F">
        <w:rPr>
          <w:i/>
          <w:iCs/>
        </w:rPr>
        <w:t xml:space="preserve"> Type </w:t>
      </w:r>
      <w:r w:rsidR="00D36264" w:rsidRPr="00D36264">
        <w:t>und</w:t>
      </w:r>
      <w:r w:rsidR="00D36264">
        <w:rPr>
          <w:i/>
          <w:iCs/>
        </w:rPr>
        <w:t xml:space="preserve"> Price </w:t>
      </w:r>
      <w:r w:rsidR="00D36264">
        <w:t xml:space="preserve">vollständig gedeckt sind. Die Informationen in den Spalten </w:t>
      </w:r>
      <w:proofErr w:type="spellStart"/>
      <w:r w:rsidR="00A82C7F" w:rsidRPr="00A82C7F">
        <w:rPr>
          <w:i/>
          <w:iCs/>
        </w:rPr>
        <w:t>Mileage</w:t>
      </w:r>
      <w:proofErr w:type="spellEnd"/>
      <w:r w:rsidR="00A82C7F" w:rsidRPr="00A82C7F">
        <w:rPr>
          <w:i/>
          <w:iCs/>
        </w:rPr>
        <w:t>,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w:t>
      </w:r>
      <w:proofErr w:type="spellStart"/>
      <w:r w:rsidR="009F1858">
        <w:t>Mileage</w:t>
      </w:r>
      <w:proofErr w:type="spellEnd"/>
      <w:r w:rsidR="009F1858">
        <w:t xml:space="preserv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proofErr w:type="spellStart"/>
      <w:r w:rsidR="001A51D1" w:rsidRPr="001A51D1">
        <w:rPr>
          <w:i/>
          <w:iCs/>
        </w:rPr>
        <w:t>kmpl</w:t>
      </w:r>
      <w:proofErr w:type="spellEnd"/>
      <w:r w:rsidR="001A51D1" w:rsidRPr="001A51D1">
        <w:rPr>
          <w:i/>
          <w:iCs/>
        </w:rPr>
        <w:t xml:space="preserve">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entnommen werden.</w:t>
      </w:r>
    </w:p>
    <w:p w14:paraId="50B60290" w14:textId="6F81FAB5" w:rsidR="008F593C" w:rsidRDefault="008F593C" w:rsidP="003F6352">
      <w:pPr>
        <w:pStyle w:val="berschrift2"/>
        <w:jc w:val="both"/>
      </w:pPr>
      <w:bookmarkStart w:id="12" w:name="_Toc82161126"/>
      <w:r>
        <w:t>Technische Breitstellung der Daten</w:t>
      </w:r>
      <w:bookmarkEnd w:id="12"/>
    </w:p>
    <w:p w14:paraId="6B5CA210" w14:textId="3315EB83" w:rsidR="002C72D6" w:rsidRDefault="002A6F74" w:rsidP="003F6352">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ZGRmYWNmNjItNTQzYS00ZGNlLWExYTYtMDNmYTg5YzM2ZjJmIiwiVGV4dCI6Ils5XSIsIldBSVZlcnNpb24iOiI2LjEwLjAuMCJ9}</w:instrText>
          </w:r>
          <w:r w:rsidR="00400064">
            <w:fldChar w:fldCharType="separate"/>
          </w:r>
          <w:r w:rsidR="0091482A">
            <w:t>[9]</w:t>
          </w:r>
          <w:r w:rsidR="00400064">
            <w:fldChar w:fldCharType="end"/>
          </w:r>
        </w:sdtContent>
      </w:sdt>
      <w:r w:rsidR="008D6856">
        <w:t xml:space="preserve"> Eine CSV-Datei </w:t>
      </w:r>
      <w:r w:rsidR="00AF6240">
        <w:t>ist definiert als</w:t>
      </w:r>
      <w:r w:rsidR="008D6856">
        <w:t xml:space="preserve"> </w:t>
      </w:r>
      <w:proofErr w:type="spellStart"/>
      <w:r w:rsidR="008D6856">
        <w:t>Comma</w:t>
      </w:r>
      <w:proofErr w:type="spellEnd"/>
      <w:r w:rsidR="008D6856">
        <w:t>-</w:t>
      </w:r>
      <w:proofErr w:type="spellStart"/>
      <w:r w:rsidR="008D6856">
        <w:t>Seperated</w:t>
      </w:r>
      <w:proofErr w:type="spellEnd"/>
      <w:r w:rsidR="008D6856">
        <w:t>-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w:t>
      </w:r>
    </w:p>
    <w:p w14:paraId="760A3BB5" w14:textId="77284804" w:rsidR="00AD3F73" w:rsidRPr="00C91510" w:rsidRDefault="00AD3F73" w:rsidP="003F6352">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IiwiTGFzdE5hbWUiOiJMaW5kbmVyIiwiUHJvdGVjdGVkIjpmYWxzZSwiU2V4IjowLCJDcmVhdGVkQnkiOiJfTWlsdWwiLCJDcmVhdGVkT24iOiIyMDIxLTEyLTAxVDE1OjIwOjQwIiwiTW9kaWZpZWRCeSI6Il9NaWx1bCIsIklkIjoiODAwYTJiNmEtNzkzYi00ZjNhLTk4NTItODViZTU1Yzc0OWU4IiwiTW9kaWZpZWRPbiI6IjIwMjEtMTItMDFUMTU6MjA6NDAiLCJQcm9qZWN0Ijp7IiRpZCI6IjUiLCIkdHlwZSI6IlN3aXNzQWNhZGVtaWMuQ2l0YXZpLlByb2plY3QsIFN3aXNzQWNhZGVtaWMuQ2l0YXZpIn19XSwiQ2l0YXRpb25LZXlVcGRhdGVUeXBlIjowLCJDb2xsYWJvcmF0b3JzIjpbXSwiRGF0ZSI6IjI5LjE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21pbHUxOTkyL0VsbS1Qcm9qZWt0LVVzZWQtQ2Fycy0tLW1haW4iLCJVcmlTdHJpbmciOiJodHRwczovL2dpdGh1Yi5jb20vbWlsdTE5OTIvRWxtLVByb2pla3QtVXNlZC1DYXJzLS0tbWFp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NiZGQ2MzFjLTVlMGItNDA2Ni1iZjUxLWQxMWY3YmYzOTBkMyIsIlRleHQiOiJbMTBdIiwiV0FJVmVyc2lvbiI6IjYuMTAuMC4wIn0=}</w:instrText>
          </w:r>
          <w:r w:rsidR="006A068A">
            <w:fldChar w:fldCharType="separate"/>
          </w:r>
          <w:r w:rsidR="0091482A">
            <w:t>[10]</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w:t>
      </w:r>
      <w:proofErr w:type="spellStart"/>
      <w:r w:rsidR="00012E73">
        <w:rPr>
          <w:i/>
          <w:iCs/>
        </w:rPr>
        <w:t>csv</w:t>
      </w:r>
      <w:proofErr w:type="spellEnd"/>
      <w:r w:rsidR="00012E73">
        <w:rPr>
          <w:i/>
          <w:iCs/>
        </w:rPr>
        <w:t xml:space="preserve"> </w:t>
      </w:r>
      <w:r w:rsidR="00012E73">
        <w:t xml:space="preserve">Datei </w:t>
      </w:r>
      <w:r w:rsidR="00E22254">
        <w:t xml:space="preserve">im </w:t>
      </w:r>
      <w:proofErr w:type="spellStart"/>
      <w:r w:rsidR="00E22254">
        <w:rPr>
          <w:i/>
          <w:iCs/>
        </w:rPr>
        <w:t>data</w:t>
      </w:r>
      <w:proofErr w:type="spellEnd"/>
      <w:r w:rsidR="00E22254">
        <w:rPr>
          <w:i/>
          <w:iCs/>
        </w:rPr>
        <w:t xml:space="preserve"> </w:t>
      </w:r>
      <w:r w:rsidR="00E22254">
        <w:t xml:space="preserve">Ortner </w:t>
      </w:r>
      <w:r w:rsidR="00012E73">
        <w:t>vorzufinden.</w:t>
      </w:r>
      <w:r w:rsidR="001D77DC">
        <w:t xml:space="preserve"> Die Baumhierarchie arbeitet mit dem Dateiformat </w:t>
      </w:r>
      <w:r w:rsidR="001D77DC">
        <w:rPr>
          <w:i/>
          <w:iCs/>
        </w:rPr>
        <w:t>.</w:t>
      </w:r>
      <w:proofErr w:type="spellStart"/>
      <w:r w:rsidR="001D77DC">
        <w:rPr>
          <w:i/>
          <w:iCs/>
        </w:rPr>
        <w:t>json</w:t>
      </w:r>
      <w:proofErr w:type="spellEnd"/>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proofErr w:type="spellStart"/>
      <w:r w:rsidR="00FA0722" w:rsidRPr="00FA0722">
        <w:rPr>
          <w:b/>
          <w:bCs/>
          <w:i/>
          <w:iCs/>
        </w:rPr>
        <w:t>O</w:t>
      </w:r>
      <w:r w:rsidR="00FA0722" w:rsidRPr="00FA0722">
        <w:rPr>
          <w:i/>
          <w:iCs/>
        </w:rPr>
        <w:t>bject</w:t>
      </w:r>
      <w:proofErr w:type="spellEnd"/>
      <w:r w:rsidR="00FA0722" w:rsidRPr="00FA0722">
        <w:rPr>
          <w:i/>
          <w:iCs/>
        </w:rPr>
        <w:t xml:space="preserve">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proofErr w:type="spellStart"/>
      <w:r w:rsidR="00291216">
        <w:rPr>
          <w:i/>
          <w:iCs/>
        </w:rPr>
        <w:t>AufbereiteteDaten</w:t>
      </w:r>
      <w:proofErr w:type="spellEnd"/>
      <w:r w:rsidR="00291216">
        <w:rPr>
          <w:i/>
          <w:iCs/>
        </w:rPr>
        <w:t xml:space="preserve"> </w:t>
      </w:r>
      <w:r w:rsidR="00C91510">
        <w:t>zu entnehmen.</w:t>
      </w:r>
    </w:p>
    <w:p w14:paraId="0E8BB652" w14:textId="5C8A3573" w:rsidR="00F460B5" w:rsidRDefault="008F593C" w:rsidP="003F6352">
      <w:pPr>
        <w:pStyle w:val="berschrift2"/>
        <w:jc w:val="both"/>
      </w:pPr>
      <w:bookmarkStart w:id="13" w:name="_Ref80347685"/>
      <w:bookmarkStart w:id="14" w:name="_Toc82161127"/>
      <w:r>
        <w:t>Datenv</w:t>
      </w:r>
      <w:r w:rsidR="00B83701">
        <w:t>orverarbeitung</w:t>
      </w:r>
      <w:bookmarkEnd w:id="13"/>
      <w:bookmarkEnd w:id="14"/>
    </w:p>
    <w:p w14:paraId="28A99F03" w14:textId="5F5FC493" w:rsidR="008346F3" w:rsidRDefault="00D51376" w:rsidP="003F6352">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Eine detailliertere Prozessbeschreibt folgt in diesem Kapitel.</w:t>
      </w:r>
    </w:p>
    <w:p w14:paraId="450993A0" w14:textId="4A36E91D" w:rsidR="001D1BC4" w:rsidRDefault="00894E53" w:rsidP="003F6352">
      <w:pPr>
        <w:jc w:val="both"/>
      </w:pPr>
      <w:r>
        <w:t>Das Ziel des Sichtungsprozesses der Daten war</w:t>
      </w:r>
      <w:r w:rsidR="00B105FB">
        <w:t xml:space="preserve"> es die Werte in ein</w:t>
      </w:r>
      <w:r w:rsidR="00AE5791">
        <w:t xml:space="preserve"> gut</w:t>
      </w:r>
      <w:r w:rsidR="005165B2">
        <w:t xml:space="preserve"> zu bearbeitendes Format</w:t>
      </w:r>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780536CE" w:rsidR="007176F8" w:rsidRDefault="00F14055" w:rsidP="003F6352">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proofErr w:type="spellStart"/>
      <w:r w:rsidR="00BD650B">
        <w:rPr>
          <w:i/>
          <w:iCs/>
        </w:rPr>
        <w:t>Mileag</w:t>
      </w:r>
      <w:r w:rsidR="005C1C78">
        <w:rPr>
          <w:i/>
          <w:iCs/>
        </w:rPr>
        <w:t>e</w:t>
      </w:r>
      <w:proofErr w:type="spellEnd"/>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proofErr w:type="spellStart"/>
      <w:r w:rsidR="009D07F8">
        <w:rPr>
          <w:i/>
          <w:iCs/>
        </w:rPr>
        <w:t>New_Price</w:t>
      </w:r>
      <w:proofErr w:type="spellEnd"/>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 xml:space="preserve">ins </w:t>
      </w:r>
      <w:proofErr w:type="spellStart"/>
      <w:r w:rsidR="00641533">
        <w:t>deutsche</w:t>
      </w:r>
      <w:proofErr w:type="spellEnd"/>
      <w:r w:rsidR="00641533">
        <w:t xml:space="preserve"> übersetzt.</w:t>
      </w:r>
    </w:p>
    <w:p w14:paraId="54220FF0" w14:textId="43C50839" w:rsidR="00665D22" w:rsidRDefault="009E64B9" w:rsidP="003F6352">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proofErr w:type="spellStart"/>
      <w:r w:rsidR="00786D2A">
        <w:rPr>
          <w:i/>
          <w:iCs/>
        </w:rPr>
        <w:t>Mileage</w:t>
      </w:r>
      <w:proofErr w:type="spellEnd"/>
      <w:r w:rsidR="00786D2A">
        <w:rPr>
          <w:i/>
          <w:iCs/>
        </w:rPr>
        <w:t xml:space="preserve"> </w:t>
      </w:r>
      <w:r w:rsidR="00786D2A">
        <w:t xml:space="preserve">in </w:t>
      </w:r>
      <w:proofErr w:type="spellStart"/>
      <w:r w:rsidR="00786D2A" w:rsidRPr="00786D2A">
        <w:rPr>
          <w:i/>
          <w:iCs/>
        </w:rPr>
        <w:t>kmpl</w:t>
      </w:r>
      <w:proofErr w:type="spellEnd"/>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proofErr w:type="spellStart"/>
      <w:r w:rsidR="00F2402F">
        <w:t>h</w:t>
      </w:r>
      <w:r w:rsidR="000450C7">
        <w:t>orse</w:t>
      </w:r>
      <w:r w:rsidR="00F2402F">
        <w:t>p</w:t>
      </w:r>
      <w:r w:rsidR="000450C7">
        <w:t>ower</w:t>
      </w:r>
      <w:proofErr w:type="spellEnd"/>
      <w:r w:rsidR="000450C7">
        <w:t xml:space="preserve">.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proofErr w:type="spellStart"/>
      <w:r w:rsidR="002C0F53" w:rsidRPr="002C0F53">
        <w:rPr>
          <w:i/>
          <w:iCs/>
        </w:rPr>
        <w:t>Lakh</w:t>
      </w:r>
      <w:proofErr w:type="spellEnd"/>
      <w:r w:rsidR="002C0F53" w:rsidRPr="002C0F53">
        <w:rPr>
          <w:i/>
          <w:iCs/>
        </w:rPr>
        <w:t xml:space="preserve"> </w:t>
      </w:r>
      <w:r w:rsidR="002C0F53">
        <w:t xml:space="preserve">angegeben. </w:t>
      </w:r>
      <w:proofErr w:type="spellStart"/>
      <w:r w:rsidR="002C0F53">
        <w:rPr>
          <w:i/>
          <w:iCs/>
        </w:rPr>
        <w:t>Lak</w:t>
      </w:r>
      <w:r w:rsidR="00047DA4">
        <w:rPr>
          <w:i/>
          <w:iCs/>
        </w:rPr>
        <w:t>h</w:t>
      </w:r>
      <w:proofErr w:type="spellEnd"/>
      <w:r w:rsidR="00047DA4">
        <w:rPr>
          <w:i/>
          <w:iCs/>
        </w:rPr>
        <w:t xml:space="preserve"> </w:t>
      </w:r>
      <w:r w:rsidR="003D49E4">
        <w:t xml:space="preserve">gilt als südasiatischen Zahlenwort für </w:t>
      </w:r>
      <w:proofErr w:type="spellStart"/>
      <w:r w:rsidR="000E294A">
        <w:t>einhundertausend</w:t>
      </w:r>
      <w:proofErr w:type="spellEnd"/>
      <w:r w:rsidR="000E294A">
        <w:t>.</w:t>
      </w:r>
      <w:r w:rsidR="008C0D99">
        <w:t xml:space="preserve"> </w:t>
      </w:r>
      <w:sdt>
        <w:sdtPr>
          <w:alias w:val="To edit, see citavi.com/edit"/>
          <w:tag w:val="CitaviPlaceholder#e3e8cafc-149a-4f99-a6fc-ded68622b330"/>
          <w:id w:val="1745531423"/>
          <w:placeholder>
            <w:docPart w:val="DefaultPlaceholder_-1854013440"/>
          </w:placeholder>
        </w:sdtPr>
        <w:sdtEndPr/>
        <w:sdtContent>
          <w:r w:rsidR="008C0D99">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d2VsdC5kZS9yZWlzZS9GZXJuL2FydGljbGUxNDc5MjA2ODIvSW5kaWVuLWlzdC13aWUtZWluLVRyYWluaW5nc2NhbXAtaW4tS29wZnJlY2huZW4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}</w:instrText>
          </w:r>
          <w:r w:rsidR="008C0D99">
            <w:fldChar w:fldCharType="separate"/>
          </w:r>
          <w:r w:rsidR="0091482A">
            <w:t>[5]</w:t>
          </w:r>
          <w:r w:rsidR="008C0D99">
            <w:fldChar w:fldCharType="end"/>
          </w:r>
        </w:sdtContent>
      </w:sdt>
      <w:r w:rsidR="008E249D">
        <w:t xml:space="preserve"> Insbesondere im Zusammenhang mit der Angabe der indischen Währung </w:t>
      </w:r>
      <w:r w:rsidR="009A7D78">
        <w:rPr>
          <w:i/>
          <w:iCs/>
        </w:rPr>
        <w:t xml:space="preserve">Indisch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proofErr w:type="spellStart"/>
      <w:r w:rsidR="00031442">
        <w:rPr>
          <w:i/>
          <w:iCs/>
        </w:rPr>
        <w:t>Lak</w:t>
      </w:r>
      <w:r w:rsidR="009B0417">
        <w:rPr>
          <w:i/>
          <w:iCs/>
        </w:rPr>
        <w:t>h</w:t>
      </w:r>
      <w:proofErr w:type="spellEnd"/>
      <w:r w:rsidR="00E35460">
        <w:rPr>
          <w:i/>
          <w:iCs/>
        </w:rPr>
        <w:t xml:space="preserve">, einhunderttausend </w:t>
      </w:r>
      <w:r w:rsidR="00B45176">
        <w:t>Indischen Rupien</w:t>
      </w:r>
      <w:r w:rsidR="00E35460">
        <w:rPr>
          <w:i/>
          <w:iCs/>
        </w:rPr>
        <w:t>.</w:t>
      </w:r>
      <w:r w:rsidR="00B45176">
        <w:rPr>
          <w:i/>
          <w:iCs/>
        </w:rPr>
        <w:t xml:space="preserve"> </w:t>
      </w:r>
      <w:r w:rsidR="00B45176">
        <w:t xml:space="preserve">Zusätzlich liegt der Wechselkurs von </w:t>
      </w:r>
      <w:r w:rsidR="00F7162D" w:rsidRPr="00CD222C">
        <w:rPr>
          <w:i/>
          <w:iCs/>
        </w:rPr>
        <w:t>Indischen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EndPr/>
        <w:sdtContent>
          <w:r w:rsidR="006F0B9B">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}</w:instrText>
          </w:r>
          <w:r w:rsidR="006F0B9B">
            <w:fldChar w:fldCharType="separate"/>
          </w:r>
          <w:r w:rsidR="0091482A">
            <w:t>[6]</w:t>
          </w:r>
          <w:r w:rsidR="006F0B9B">
            <w:fldChar w:fldCharType="end"/>
          </w:r>
        </w:sdtContent>
      </w:sdt>
      <w:r w:rsidR="00583892">
        <w:t xml:space="preserve"> </w:t>
      </w:r>
      <w:r w:rsidR="00C42EBB">
        <w:t xml:space="preserve">Entsprechend dieser </w:t>
      </w:r>
      <w:r w:rsidR="00803048">
        <w:t xml:space="preserve">Annahmen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EndPr/>
        <w:sdtContent>
          <w:r w:rsidR="0091482A">
            <w:fldChar w:fldCharType="begin"/>
          </w:r>
          <w:r w:rsidR="009148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}</w:instrText>
          </w:r>
          <w:r w:rsidR="0091482A">
            <w:fldChar w:fldCharType="separate"/>
          </w:r>
          <w:r w:rsidR="0091482A">
            <w:t>[3, 12]</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w:t>
      </w:r>
    </w:p>
    <w:p w14:paraId="75FF2369" w14:textId="78D95922" w:rsidR="00E75DDC" w:rsidRPr="00B806C4" w:rsidRDefault="00C45A74" w:rsidP="003F6352">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w:t>
      </w:r>
      <w:proofErr w:type="spellStart"/>
      <w:r w:rsidR="006B6233" w:rsidRPr="006B6233">
        <w:rPr>
          <w:i/>
          <w:iCs/>
        </w:rPr>
        <w:t>csv</w:t>
      </w:r>
      <w:proofErr w:type="spellEnd"/>
      <w:r w:rsidR="006B6233">
        <w:t xml:space="preserve"> in </w:t>
      </w:r>
      <w:r w:rsidR="006B6233" w:rsidRPr="006B6233">
        <w:rPr>
          <w:i/>
          <w:iCs/>
        </w:rPr>
        <w:t>.</w:t>
      </w:r>
      <w:proofErr w:type="spellStart"/>
      <w:r w:rsidR="006B6233" w:rsidRPr="006B6233">
        <w:rPr>
          <w:i/>
          <w:iCs/>
        </w:rPr>
        <w:t>json</w:t>
      </w:r>
      <w:proofErr w:type="spellEnd"/>
      <w:r w:rsidR="006B6233">
        <w:t xml:space="preserve"> </w:t>
      </w:r>
      <w:r w:rsidR="0078420F">
        <w:t xml:space="preserve">notwendig. </w:t>
      </w:r>
      <w:r w:rsidR="006B0FC8">
        <w:t xml:space="preserve">In diesem Zusammenhang besteht die Möglichkeit die Daten aus </w:t>
      </w:r>
      <w:r w:rsidR="00E265BD">
        <w:t xml:space="preserve">Microsoft Excel in eine </w:t>
      </w:r>
      <w:r w:rsidR="00B5144F" w:rsidRPr="00B5144F">
        <w:rPr>
          <w:i/>
          <w:iCs/>
        </w:rPr>
        <w:t>.</w:t>
      </w:r>
      <w:proofErr w:type="spellStart"/>
      <w:r w:rsidR="00B5144F" w:rsidRPr="00B5144F">
        <w:rPr>
          <w:i/>
          <w:iCs/>
        </w:rPr>
        <w:t>json</w:t>
      </w:r>
      <w:proofErr w:type="spellEnd"/>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Die entsprechende .</w:t>
      </w:r>
      <w:proofErr w:type="spellStart"/>
      <w:r w:rsidR="004F3E54">
        <w:rPr>
          <w:i/>
          <w:iCs/>
        </w:rPr>
        <w:t>json</w:t>
      </w:r>
      <w:proofErr w:type="spellEnd"/>
      <w:r w:rsidR="004F3E54">
        <w:rPr>
          <w:i/>
          <w:iCs/>
        </w:rPr>
        <w:t xml:space="preserve"> </w:t>
      </w:r>
      <w:r w:rsidR="004F3E54">
        <w:t xml:space="preserve">Datei ist im Ordner </w:t>
      </w:r>
      <w:proofErr w:type="spellStart"/>
      <w:r w:rsidR="004F3E54">
        <w:rPr>
          <w:i/>
          <w:iCs/>
        </w:rPr>
        <w:t>AufbereiteteDaten</w:t>
      </w:r>
      <w:proofErr w:type="spellEnd"/>
      <w:r w:rsidR="004F3E54">
        <w:rPr>
          <w:i/>
          <w:iCs/>
        </w:rPr>
        <w:t xml:space="preserve"> </w:t>
      </w:r>
      <w:r w:rsidR="00B806C4">
        <w:t xml:space="preserve">unter dem Namen </w:t>
      </w:r>
      <w:proofErr w:type="spellStart"/>
      <w:r w:rsidR="00B806C4" w:rsidRPr="00B806C4">
        <w:rPr>
          <w:i/>
          <w:iCs/>
        </w:rPr>
        <w:t>LocationCar</w:t>
      </w:r>
      <w:r w:rsidR="00B806C4">
        <w:rPr>
          <w:i/>
          <w:iCs/>
        </w:rPr>
        <w:t>.json</w:t>
      </w:r>
      <w:proofErr w:type="spellEnd"/>
      <w:r w:rsidR="00B806C4">
        <w:rPr>
          <w:i/>
          <w:iCs/>
        </w:rPr>
        <w:t xml:space="preserve"> </w:t>
      </w:r>
      <w:r w:rsidR="00B806C4">
        <w:t>vorzufinden.</w:t>
      </w:r>
    </w:p>
    <w:p w14:paraId="3C712177" w14:textId="453D52CE" w:rsidR="00EF2C53" w:rsidRDefault="00854066" w:rsidP="003F6352">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p>
    <w:p w14:paraId="54041B83" w14:textId="5C9E8093" w:rsidR="00814DCC" w:rsidRPr="00C8506B" w:rsidRDefault="00EF2C53" w:rsidP="003F6352">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w:t>
      </w:r>
      <w:proofErr w:type="spellStart"/>
      <w:r w:rsidR="00DB604A" w:rsidRPr="00DB604A">
        <w:rPr>
          <w:i/>
          <w:iCs/>
        </w:rPr>
        <w:t>csv</w:t>
      </w:r>
      <w:proofErr w:type="spellEnd"/>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detaillierter auf die Entwicklung der Visualisierungen eingegangen.</w:t>
      </w:r>
    </w:p>
    <w:p w14:paraId="21D4A61E" w14:textId="47B77C24" w:rsidR="001D1BC4" w:rsidRDefault="001D1BC4" w:rsidP="003F6352">
      <w:pPr>
        <w:pStyle w:val="berschrift1"/>
        <w:jc w:val="both"/>
      </w:pPr>
      <w:r>
        <w:t>Visualisierungen</w:t>
      </w:r>
    </w:p>
    <w:p w14:paraId="6E319387" w14:textId="65224AC4" w:rsidR="00FB0901" w:rsidRDefault="007E0AB5" w:rsidP="003F6352">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Die Reihenfolge dessen soll wiederholt für den Nutzer wählbar sein.</w:t>
      </w:r>
    </w:p>
    <w:p w14:paraId="6624C6BD" w14:textId="6F9B2B4D" w:rsidR="002666A4" w:rsidRPr="008346F3" w:rsidRDefault="002666A4" w:rsidP="003F6352">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w:t>
      </w:r>
    </w:p>
    <w:p w14:paraId="2DFC8396" w14:textId="438568F9" w:rsidR="00B83701" w:rsidRDefault="00B83701" w:rsidP="003F6352">
      <w:pPr>
        <w:pStyle w:val="berschrift2"/>
        <w:jc w:val="both"/>
      </w:pPr>
      <w:bookmarkStart w:id="15" w:name="_Toc82161129"/>
      <w:bookmarkStart w:id="16" w:name="_Ref89633246"/>
      <w:r>
        <w:t xml:space="preserve">Analyse der </w:t>
      </w:r>
      <w:r w:rsidR="00E77048">
        <w:t>Anwendungsaufgaben</w:t>
      </w:r>
      <w:bookmarkEnd w:id="15"/>
      <w:bookmarkEnd w:id="16"/>
    </w:p>
    <w:p w14:paraId="60962DF6" w14:textId="77777777" w:rsidR="006141B0" w:rsidRDefault="00120B73" w:rsidP="003F6352">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3F6352">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2ED90A9B" w:rsidR="00453865" w:rsidRDefault="004A6E4A" w:rsidP="003F6352">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w:t>
      </w:r>
      <w:proofErr w:type="spellStart"/>
      <w:r w:rsidR="007F5B4F">
        <w:t>Hover</w:t>
      </w:r>
      <w:proofErr w:type="spellEnd"/>
      <w:r w:rsidR="007F5B4F">
        <w:t>“-</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Mit Hilfe einer solchen „</w:t>
      </w:r>
      <w:proofErr w:type="spellStart"/>
      <w:r w:rsidR="007F5B4F">
        <w:t>Hover</w:t>
      </w:r>
      <w:proofErr w:type="spellEnd"/>
      <w:r w:rsidR="007F5B4F">
        <w:t xml:space="preserve">“-Funktion </w:t>
      </w:r>
      <w:r w:rsidR="00453865">
        <w:t>kann diese Problematik umgangen werden.</w:t>
      </w:r>
    </w:p>
    <w:p w14:paraId="43B33886" w14:textId="5778A9DC" w:rsidR="007B5E73" w:rsidRPr="009D684B" w:rsidRDefault="00453865" w:rsidP="003F6352">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w:t>
      </w:r>
      <w:proofErr w:type="spellStart"/>
      <w:r w:rsidR="00A17000">
        <w:t>Hover</w:t>
      </w:r>
      <w:proofErr w:type="spellEnd"/>
      <w:r w:rsidR="00A17000">
        <w:t>“-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r Parallelen Koordinaten an.</w:t>
      </w:r>
    </w:p>
    <w:p w14:paraId="70854AD5" w14:textId="3A9B3CF5" w:rsidR="00B83701" w:rsidRDefault="00AE5D52" w:rsidP="003F6352">
      <w:pPr>
        <w:pStyle w:val="berschrift2"/>
        <w:jc w:val="both"/>
      </w:pPr>
      <w:bookmarkStart w:id="17" w:name="_Toc82161130"/>
      <w:r>
        <w:t>Anforderungen an die Visualisierungen</w:t>
      </w:r>
      <w:bookmarkEnd w:id="17"/>
    </w:p>
    <w:p w14:paraId="0828F38F" w14:textId="4B1936B0" w:rsidR="00283937" w:rsidRDefault="006F13E3" w:rsidP="003F6352">
      <w:pPr>
        <w:jc w:val="both"/>
      </w:pPr>
      <w:r>
        <w:t xml:space="preserve">In Kapitel </w:t>
      </w:r>
      <w:r w:rsidR="003C3E6D">
        <w:fldChar w:fldCharType="begin"/>
      </w:r>
      <w:r w:rsidR="003C3E6D">
        <w:instrText xml:space="preserve"> REF _Ref89633246 \r \h </w:instrText>
      </w:r>
      <w:r w:rsidR="009128C1">
        <w:instrText xml:space="preserve"> \* MERGEFORMAT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Aus diesen Zielstellungen kann eine Reihe von Anforderungen abgeleitet werden.</w:t>
      </w:r>
    </w:p>
    <w:p w14:paraId="56F5E21A" w14:textId="2153C8A5" w:rsidR="006A00B6" w:rsidRDefault="00FB7C06" w:rsidP="003F6352">
      <w:pPr>
        <w:jc w:val="both"/>
      </w:pPr>
      <w:r>
        <w:t xml:space="preserve">Innerhalb des Baumdiagrammes </w:t>
      </w:r>
      <w:r w:rsidR="005B6AC8">
        <w:t>werden starre Hierarchien repräsentier</w:t>
      </w:r>
      <w:r w:rsidR="00665AD0">
        <w:t xml:space="preserve">t. Anhand dessen </w:t>
      </w:r>
      <w:r w:rsidR="00B80AA6">
        <w:t xml:space="preserve">kann der Anwender strukturierte Informationen über </w:t>
      </w:r>
      <w:r w:rsidR="005D5BF9">
        <w:t xml:space="preserve">die Marken, sowie Modelle verfügbarer Gebrauchtwagen entnehmen. Entsprechend </w:t>
      </w:r>
      <w:r w:rsidR="00771233">
        <w:t>können Ableitungen zu deren Verteilungsverhalten getroffen werden.</w:t>
      </w:r>
    </w:p>
    <w:p w14:paraId="4FDBD59D" w14:textId="26451917" w:rsidR="00E51E81" w:rsidRDefault="00E51E81" w:rsidP="003F6352">
      <w:pPr>
        <w:jc w:val="both"/>
      </w:pPr>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w:t>
      </w:r>
      <w:proofErr w:type="spellStart"/>
      <w:r w:rsidR="00BC1C95">
        <w:t>Hover</w:t>
      </w:r>
      <w:proofErr w:type="spellEnd"/>
      <w:r w:rsidR="00BC1C95">
        <w:t>“</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mit Hilfe der integrierten Funktion gelöst werden.</w:t>
      </w:r>
    </w:p>
    <w:p w14:paraId="5C765F87" w14:textId="43E05535" w:rsidR="006B08F8" w:rsidRDefault="006B08F8" w:rsidP="003F6352">
      <w:pPr>
        <w:jc w:val="both"/>
      </w:pPr>
      <w:r>
        <w:t xml:space="preserve">Bei der Visualisierung der Parallelen Daten liegt der Fokus </w:t>
      </w:r>
      <w:r w:rsidR="00963A7B">
        <w:t xml:space="preserve">darauf, Zusammenhänge zwischen mehr als zwei Daten zu verdeutlichen. </w:t>
      </w:r>
      <w:r w:rsidR="0076347E">
        <w:t xml:space="preserve">Kausal </w:t>
      </w:r>
      <w:r w:rsidR="004F3327">
        <w:t xml:space="preserve">der Mehrdimensionalität besteht die Annahme der Möglichkeit erhöhter Unübersichtlichkeit. </w:t>
      </w:r>
      <w:r w:rsidR="00B96EC1">
        <w:t xml:space="preserve">Entsprechend liegt die Beschränkung auf dem Vergleich von maximal 4 Attributen. </w:t>
      </w:r>
      <w:r w:rsidR="00C520C3">
        <w:t>Zusätzlich wurde zur Steigerung de</w:t>
      </w:r>
      <w:r w:rsidR="001E31C9">
        <w:t>s</w:t>
      </w:r>
      <w:r w:rsidR="00C520C3">
        <w:t xml:space="preserve"> Übersichtlichkeitsaspektes </w:t>
      </w:r>
      <w:r w:rsidR="001E31C9">
        <w:t xml:space="preserve">die </w:t>
      </w:r>
      <w:r w:rsidR="00A54EA6">
        <w:t>„</w:t>
      </w:r>
      <w:proofErr w:type="spellStart"/>
      <w:r w:rsidR="00A54EA6">
        <w:t>Hover</w:t>
      </w:r>
      <w:proofErr w:type="spellEnd"/>
      <w:r w:rsidR="00AA1A38">
        <w:t>“-Funktion eingeführt.</w:t>
      </w:r>
    </w:p>
    <w:p w14:paraId="7734C7DF" w14:textId="1031A188" w:rsidR="003C3E6D" w:rsidRPr="00283937" w:rsidRDefault="00860F5E" w:rsidP="003F6352">
      <w:pPr>
        <w:jc w:val="both"/>
      </w:pPr>
      <w:r>
        <w:t>Zusammen</w:t>
      </w:r>
      <w:r w:rsidR="008E7556">
        <w:t>fassend</w:t>
      </w:r>
      <w:r w:rsidR="005350E1">
        <w:t xml:space="preserve"> besteht die Notwendigkeit</w:t>
      </w:r>
      <w:r w:rsidR="00AB603C">
        <w:t xml:space="preserve"> </w:t>
      </w:r>
      <w:r w:rsidR="001A262F">
        <w:t xml:space="preserve">der Anforderungen </w:t>
      </w:r>
      <w:r w:rsidR="005746E4">
        <w:t>in der</w:t>
      </w:r>
      <w:r w:rsidR="001A262F">
        <w:t xml:space="preserve"> </w:t>
      </w:r>
      <w:r w:rsidR="00AB603C">
        <w:t xml:space="preserve">Umsetzung </w:t>
      </w:r>
      <w:r w:rsidR="001A262F">
        <w:t xml:space="preserve">der </w:t>
      </w:r>
      <w:r w:rsidR="00AB603C">
        <w:t>Übersichtlichkeit</w:t>
      </w:r>
      <w:r w:rsidR="003B02CD">
        <w:t xml:space="preserve"> erhobener Parameter. </w:t>
      </w:r>
      <w:r w:rsidR="00AB603C">
        <w:t xml:space="preserve"> </w:t>
      </w:r>
      <w:r w:rsidR="00B94E6D">
        <w:t xml:space="preserve">Diese dient der Optimierung der Ableitung infrastruktureller Maßnahmen. </w:t>
      </w:r>
      <w:r w:rsidR="0098356E">
        <w:t xml:space="preserve">Kausal </w:t>
      </w:r>
      <w:r w:rsidR="00D13AE4">
        <w:t xml:space="preserve">kann dadurch eine </w:t>
      </w:r>
      <w:r w:rsidR="008526EB">
        <w:t>Komplexitätsreduktion der Datenmenge erzielt werden</w:t>
      </w:r>
      <w:r w:rsidR="00AC0322">
        <w:t xml:space="preserve">, welche simplifizierende Auswirkung </w:t>
      </w:r>
      <w:r w:rsidR="00165354">
        <w:t>i</w:t>
      </w:r>
      <w:r w:rsidR="001B2099">
        <w:t xml:space="preserve">m Aufzeigen von Zusammenhängen </w:t>
      </w:r>
      <w:r w:rsidR="00C31ACE">
        <w:t>hat.</w:t>
      </w:r>
      <w:r w:rsidR="007E693E">
        <w:t xml:space="preserve"> Add</w:t>
      </w:r>
      <w:r w:rsidR="00FF6597">
        <w:t xml:space="preserve">itional besteht die Anforderung eines Interaktionsraumes für die Zielgruppen. Dieser </w:t>
      </w:r>
      <w:r w:rsidR="00AE5883">
        <w:t xml:space="preserve">bietet durch individuelle Wahl </w:t>
      </w:r>
      <w:r w:rsidR="00F10CDE">
        <w:t xml:space="preserve">vergleichender Attribute, die </w:t>
      </w:r>
      <w:r w:rsidR="005D7638">
        <w:t>Möglichkeit der persönlichen</w:t>
      </w:r>
      <w:r w:rsidR="00FE5C27">
        <w:t xml:space="preserve"> informatorischen</w:t>
      </w:r>
      <w:r w:rsidR="005D7638">
        <w:t xml:space="preserve"> </w:t>
      </w:r>
      <w:r w:rsidR="00FE5C27">
        <w:t xml:space="preserve">Bedürfnisbefriedigung. </w:t>
      </w:r>
      <w:r w:rsidR="00754A0E">
        <w:t xml:space="preserve">Kausal </w:t>
      </w:r>
      <w:r w:rsidR="00375314">
        <w:t>muss eine Diversität innerhalb der Attribute vorliegen</w:t>
      </w:r>
      <w:r w:rsidR="009E35CB">
        <w:t xml:space="preserve">, um die Abdeckung unterschiedlicher </w:t>
      </w:r>
      <w:r w:rsidR="00E06F8A">
        <w:t xml:space="preserve">Informationssektoren, </w:t>
      </w:r>
      <w:r w:rsidR="00E474C2">
        <w:t xml:space="preserve">sowie die Heterogenität </w:t>
      </w:r>
      <w:r w:rsidR="00C277AB">
        <w:t xml:space="preserve">der Darstellungen zu gewährleisten. </w:t>
      </w:r>
      <w:r w:rsidR="00025612">
        <w:t xml:space="preserve">Weiterhin </w:t>
      </w:r>
      <w:r w:rsidR="00A81531">
        <w:t>muss der Wahrheitsgehalt der Datenwerte und deren Übereinstimmung</w:t>
      </w:r>
      <w:r w:rsidR="00AB26FB">
        <w:t xml:space="preserve"> innerhalb der Visualisierungen sichergestellt werden.</w:t>
      </w:r>
    </w:p>
    <w:p w14:paraId="654A5D0F" w14:textId="758639D9" w:rsidR="008033C4" w:rsidRDefault="005358E1" w:rsidP="003F6352">
      <w:pPr>
        <w:pStyle w:val="berschrift2"/>
        <w:jc w:val="both"/>
      </w:pPr>
      <w:bookmarkStart w:id="18" w:name="_Toc82161131"/>
      <w:r>
        <w:t>Präsentation der Visualisierung</w:t>
      </w:r>
      <w:bookmarkEnd w:id="18"/>
    </w:p>
    <w:p w14:paraId="63B10E4C" w14:textId="5B0E98A0" w:rsidR="004F6E9C" w:rsidRPr="004F6E9C" w:rsidRDefault="004F6E9C" w:rsidP="003F6352">
      <w:pPr>
        <w:jc w:val="both"/>
      </w:pPr>
      <w:r>
        <w:t xml:space="preserve">Dieser Abschnitt </w:t>
      </w:r>
      <w:r w:rsidR="000F5EDD">
        <w:t>dient der Repräsentation der zugrundeliegenden Visualisierungstechniken der Baumhiera</w:t>
      </w:r>
      <w:r w:rsidR="00A603A0">
        <w:t>rchie, des Scatterplot und der Parallelen Koordinaten.</w:t>
      </w:r>
    </w:p>
    <w:p w14:paraId="1A8FEEB7" w14:textId="7CD7E9E0" w:rsidR="00E53BDE" w:rsidRDefault="000319D1" w:rsidP="003F6352">
      <w:pPr>
        <w:pStyle w:val="berschrift3"/>
        <w:jc w:val="both"/>
      </w:pPr>
      <w:bookmarkStart w:id="19" w:name="_Toc82161132"/>
      <w:r w:rsidRPr="00F971C1">
        <w:t>Visualisierung Eins</w:t>
      </w:r>
      <w:bookmarkEnd w:id="19"/>
    </w:p>
    <w:p w14:paraId="192AE6D2" w14:textId="07940F20" w:rsidR="009440F9" w:rsidRDefault="004F39E9" w:rsidP="003F6352">
      <w:pPr>
        <w:jc w:val="both"/>
      </w:pPr>
      <w:r>
        <w:rPr>
          <w:noProof/>
        </w:rPr>
        <mc:AlternateContent>
          <mc:Choice Requires="wps">
            <w:drawing>
              <wp:anchor distT="45720" distB="45720" distL="114300" distR="114300" simplePos="0" relativeHeight="251658242" behindDoc="0" locked="0" layoutInCell="1" allowOverlap="1" wp14:anchorId="53FF60F6" wp14:editId="7CBA275A">
                <wp:simplePos x="0" y="0"/>
                <wp:positionH relativeFrom="margin">
                  <wp:align>right</wp:align>
                </wp:positionH>
                <wp:positionV relativeFrom="paragraph">
                  <wp:posOffset>1712702</wp:posOffset>
                </wp:positionV>
                <wp:extent cx="5735320" cy="292100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2921000"/>
                        </a:xfrm>
                        <a:prstGeom prst="rect">
                          <a:avLst/>
                        </a:prstGeom>
                        <a:solidFill>
                          <a:srgbClr val="FFFFFF"/>
                        </a:solidFill>
                        <a:ln w="9525">
                          <a:noFill/>
                          <a:miter lim="800000"/>
                          <a:headEnd/>
                          <a:tailEnd/>
                        </a:ln>
                      </wps:spPr>
                      <wps:txb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F60F6" id="_x0000_s1028" type="#_x0000_t202" style="position:absolute;left:0;text-align:left;margin-left:400.4pt;margin-top:134.85pt;width:451.6pt;height:230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" stroked="f">
                <v:textbo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02936" cy="2498532"/>
                                    </a:xfrm>
                                    <a:prstGeom prst="rect">
                                      <a:avLst/>
                                    </a:prstGeom>
                                  </pic:spPr>
                                </pic:pic>
                              </a:graphicData>
                            </a:graphic>
                          </wp:inline>
                        </w:drawing>
                      </w:r>
                    </w:p>
                  </w:txbxContent>
                </v:textbox>
                <w10:wrap type="square" anchorx="margin"/>
              </v:shape>
            </w:pict>
          </mc:Fallback>
        </mc:AlternateContent>
      </w:r>
      <w:r w:rsidR="00B57E3C">
        <w:t>Als erste Visualisierung wurde die Baumhierarchie gewählt</w:t>
      </w:r>
      <w:r w:rsidR="00550E57">
        <w:t xml:space="preserve">. Diese dient der Ordnung der </w:t>
      </w:r>
      <w:r w:rsidR="009128C1">
        <w:t xml:space="preserve">Gebrauchtwagendaten und wird aus diesem Grund in erster Instanz vorgestellt. </w:t>
      </w:r>
      <w:r w:rsidR="006E553B">
        <w:t>Sie gibt den Anwend</w:t>
      </w:r>
      <w:r w:rsidR="00CA5E5F">
        <w:t xml:space="preserve">er einen Überblick über verfügbare Automarken und deren Modelle und lässt in diesem Zusammenhanf Rückschlüsse über deren Verteilung zu. </w:t>
      </w:r>
      <w:r w:rsidR="00C66326">
        <w:t xml:space="preserve">Der Graph eines Baumes enthält keine </w:t>
      </w:r>
      <w:r w:rsidR="00586A7A">
        <w:t xml:space="preserve">geschlossenen Pfade. </w:t>
      </w:r>
      <w:r w:rsidR="00D66EF0">
        <w:t xml:space="preserve">Folglich besteht die Möglichkeit der Darstellung einer Monohierarchie. </w:t>
      </w:r>
      <w:r w:rsidR="00E60C6D">
        <w:t xml:space="preserve">Grundelemente des Baumes sind Knoten und Kanten. </w:t>
      </w:r>
      <w:r w:rsidR="00C40537">
        <w:t>Knoten defi</w:t>
      </w:r>
      <w:r w:rsidR="00362809">
        <w:t xml:space="preserve">nieren die durch die Hierarchie vorgegebenen Objekte. </w:t>
      </w:r>
      <w:r w:rsidR="005668FB">
        <w:t xml:space="preserve">Jeder Knoten stellt in diesem Kontext eine Entscheidungsmöglichkeit dar. </w:t>
      </w:r>
      <w:r w:rsidR="00656C6F">
        <w:t>Eine Kante deklariert d</w:t>
      </w:r>
      <w:r w:rsidR="00577483">
        <w:t>ie Beziehung zweier Knoten und stellt deren Verbindung dar.</w:t>
      </w:r>
      <w:r w:rsidR="009440F9">
        <w:t xml:space="preserve"> </w:t>
      </w:r>
      <w:r w:rsidR="004A7E8A">
        <w:fldChar w:fldCharType="begin"/>
      </w:r>
      <w:r w:rsidR="004A7E8A">
        <w:instrText xml:space="preserve"> REF _Ref80363796 \h </w:instrText>
      </w:r>
      <w:r w:rsidR="00FA478A">
        <w:instrText xml:space="preserve"> \* MERGEFORMAT </w:instrText>
      </w:r>
      <w:r w:rsidR="004A7E8A">
        <w:fldChar w:fldCharType="separate"/>
      </w:r>
      <w:r w:rsidR="004A7E8A" w:rsidRPr="007930D3">
        <w:t xml:space="preserve">Abbildung </w:t>
      </w:r>
      <w:r w:rsidR="004A7E8A">
        <w:rPr>
          <w:noProof/>
        </w:rPr>
        <w:t>2</w:t>
      </w:r>
      <w:r w:rsidR="004A7E8A">
        <w:fldChar w:fldCharType="end"/>
      </w:r>
      <w:r w:rsidR="004A7E8A">
        <w:t xml:space="preserve"> </w:t>
      </w:r>
      <w:r w:rsidR="0090459E">
        <w:t>zeigt einen Ausschnitt eines umfangreichen Baumdiagrammes.</w:t>
      </w:r>
    </w:p>
    <w:p w14:paraId="3B6F57D0" w14:textId="39888B59" w:rsidR="004F39E9" w:rsidRPr="007930D3" w:rsidRDefault="004F39E9" w:rsidP="003F6352">
      <w:pPr>
        <w:pStyle w:val="Beschriftung"/>
        <w:jc w:val="both"/>
      </w:pPr>
      <w:bookmarkStart w:id="20" w:name="_Ref80363796"/>
      <w:bookmarkStart w:id="21" w:name="_Ref89855109"/>
      <w:r w:rsidRPr="007930D3">
        <w:t xml:space="preserve">Abbildung </w:t>
      </w:r>
      <w:fldSimple w:instr=" SEQ Abbildung \* ARABIC ">
        <w:r>
          <w:rPr>
            <w:noProof/>
          </w:rPr>
          <w:t>2</w:t>
        </w:r>
      </w:fldSimple>
      <w:bookmarkEnd w:id="20"/>
      <w:r w:rsidRPr="007930D3">
        <w:t xml:space="preserve">: </w:t>
      </w:r>
      <w:r>
        <w:t>Auszug aus der Baumhierarchie</w:t>
      </w:r>
      <w:r w:rsidRPr="007930D3">
        <w:t xml:space="preserve"> (Quelle: eigene Darstellung)</w:t>
      </w:r>
      <w:bookmarkEnd w:id="21"/>
    </w:p>
    <w:p w14:paraId="797B44A8" w14:textId="562847CE" w:rsidR="004F39E9" w:rsidRDefault="004F39E9" w:rsidP="003F6352">
      <w:pPr>
        <w:jc w:val="both"/>
      </w:pPr>
    </w:p>
    <w:p w14:paraId="10471E8C" w14:textId="1C582B7B" w:rsidR="004E3BA5" w:rsidRPr="00B57E3C" w:rsidRDefault="00DB6AF2" w:rsidP="003F6352">
      <w:pPr>
        <w:jc w:val="both"/>
      </w:pPr>
      <w:r>
        <w:t xml:space="preserve">Das Baumdiagramm besitzt </w:t>
      </w:r>
      <w:r w:rsidR="00AA2DEE">
        <w:t>3</w:t>
      </w:r>
      <w:r>
        <w:t xml:space="preserve"> Ebenen. Die Wurzel e</w:t>
      </w:r>
      <w:r w:rsidR="00224927">
        <w:t>nt</w:t>
      </w:r>
      <w:r>
        <w:t xml:space="preserve">spricht </w:t>
      </w:r>
      <w:r w:rsidR="00F91A16">
        <w:t>der Quelle der Marken der Gebrauchtwagen. A</w:t>
      </w:r>
      <w:r w:rsidR="00AA2DEE">
        <w:t xml:space="preserve">uf der Zwischenebene liegt eine </w:t>
      </w:r>
      <w:r w:rsidR="00900700">
        <w:t xml:space="preserve">namentliche Unterscheidung dieser vor. Die unterste Ebene </w:t>
      </w:r>
      <w:r w:rsidR="006A0E36">
        <w:t xml:space="preserve">differenziert die Modelle innerhalb der Marken. </w:t>
      </w:r>
      <w:r w:rsidR="002E15F2">
        <w:t xml:space="preserve">Aus Perspektive der Übersichtlichkeit wurden Knoten rot eingefärbt. </w:t>
      </w:r>
      <w:r w:rsidR="005D65CC">
        <w:t xml:space="preserve">Entsprechend konnten </w:t>
      </w:r>
      <w:r w:rsidR="0057695C">
        <w:t xml:space="preserve">die Anforderungen, der </w:t>
      </w:r>
      <w:r w:rsidR="000919F8">
        <w:t>hierarchischen Strukturierung und Übersichtlichkeit</w:t>
      </w:r>
      <w:r w:rsidR="00D92CAB">
        <w:t xml:space="preserve"> der Darstellung, umgesetzt werden. </w:t>
      </w:r>
      <w:r w:rsidR="003756DC">
        <w:t>D</w:t>
      </w:r>
      <w:r w:rsidR="00280859">
        <w:t>ie Visualisierung basiert auf dem Datenformat einer</w:t>
      </w:r>
      <w:r w:rsidR="00280859" w:rsidRPr="00280859">
        <w:rPr>
          <w:i/>
          <w:iCs/>
        </w:rPr>
        <w:t xml:space="preserve"> .</w:t>
      </w:r>
      <w:proofErr w:type="spellStart"/>
      <w:r w:rsidR="00280859" w:rsidRPr="00280859">
        <w:rPr>
          <w:i/>
          <w:iCs/>
        </w:rPr>
        <w:t>json</w:t>
      </w:r>
      <w:proofErr w:type="spellEnd"/>
      <w:r w:rsidR="00280859">
        <w:rPr>
          <w:i/>
          <w:iCs/>
        </w:rPr>
        <w:t xml:space="preserve"> </w:t>
      </w:r>
      <w:r w:rsidR="00280859">
        <w:t>Datei. Diese wurde manuell angelegt</w:t>
      </w:r>
      <w:r w:rsidR="006D7103">
        <w:t xml:space="preserve"> und ist unter </w:t>
      </w:r>
      <w:proofErr w:type="spellStart"/>
      <w:r w:rsidR="006D7103">
        <w:rPr>
          <w:i/>
          <w:iCs/>
        </w:rPr>
        <w:t>LocationCar.json</w:t>
      </w:r>
      <w:proofErr w:type="spellEnd"/>
      <w:r w:rsidR="006D7103">
        <w:rPr>
          <w:i/>
          <w:iCs/>
        </w:rPr>
        <w:t xml:space="preserve"> </w:t>
      </w:r>
      <w:r w:rsidR="006D7103">
        <w:t xml:space="preserve">im Repository vorzufinden. </w:t>
      </w:r>
      <w:r w:rsidR="003A7A7E">
        <w:t>Die Eigenschaft</w:t>
      </w:r>
      <w:r w:rsidR="0018143D">
        <w:t xml:space="preserve"> dessen ist ein starres Dateiformat. Entsprechend wurde auf </w:t>
      </w:r>
      <w:r w:rsidR="00E45338">
        <w:t xml:space="preserve">die Interaktionsmöglichkeit des Anwenders verzichtet. </w:t>
      </w:r>
      <w:r w:rsidR="00D20ED3">
        <w:t xml:space="preserve">Trotz einer Vorfilterung </w:t>
      </w:r>
      <w:r w:rsidR="00951FE9">
        <w:t xml:space="preserve">der Daten </w:t>
      </w:r>
      <w:r w:rsidR="0036655A">
        <w:t>auf die Eigenschaft der Fahrzeugmarke, sowie dessen Models</w:t>
      </w:r>
      <w:r w:rsidR="002A576B">
        <w:t xml:space="preserve"> erscheint der Datensatz als sehr umfangreich. </w:t>
      </w:r>
      <w:r w:rsidR="00CB672A">
        <w:t xml:space="preserve">Um die Wahrung der Übersichtlichkeit gewährleisten zu </w:t>
      </w:r>
      <w:r w:rsidR="00673CE2">
        <w:t>können,</w:t>
      </w:r>
      <w:r w:rsidR="00CB672A">
        <w:t xml:space="preserve"> wurde </w:t>
      </w:r>
      <w:r w:rsidR="00673CE2">
        <w:t xml:space="preserve">auf </w:t>
      </w:r>
      <w:r w:rsidR="00852CD4">
        <w:t xml:space="preserve">weitere Unterteilungen, wie Pferdestärken oder Baujahr verzichtet. </w:t>
      </w:r>
      <w:r w:rsidR="00AF78EA">
        <w:t>Dennoch können diese Informationen den Visuali</w:t>
      </w:r>
      <w:r w:rsidR="00E35D62">
        <w:t>si</w:t>
      </w:r>
      <w:r w:rsidR="00AF78EA">
        <w:t>erungstec</w:t>
      </w:r>
      <w:r w:rsidR="00E35D62">
        <w:t xml:space="preserve">hniken des Scatterplots, sowie der Parallelen Koordinaten entnommen werden. </w:t>
      </w:r>
      <w:r w:rsidR="00DD610E">
        <w:t>Alternativ zur Darstellung des Baumdiagrammes</w:t>
      </w:r>
      <w:r w:rsidR="00E67ED9">
        <w:t xml:space="preserve"> werden diverse </w:t>
      </w:r>
      <w:proofErr w:type="spellStart"/>
      <w:r w:rsidR="00E67ED9">
        <w:t>Graphenanwendungen</w:t>
      </w:r>
      <w:proofErr w:type="spellEnd"/>
      <w:r w:rsidR="00E67ED9">
        <w:t xml:space="preserve"> </w:t>
      </w:r>
      <w:r w:rsidR="00242047">
        <w:t>gesehen. Diese ermöglichen eine Mehrfachzuweisung zu Knoten</w:t>
      </w:r>
      <w:r w:rsidR="004B102E">
        <w:t xml:space="preserve">. </w:t>
      </w:r>
      <w:r w:rsidR="009B1F48">
        <w:t xml:space="preserve">Entsprechend </w:t>
      </w:r>
      <w:r w:rsidR="00311063">
        <w:t xml:space="preserve">kann eine Zunahme der Komplexität der Darstellung verzeichnet werden. </w:t>
      </w:r>
      <w:r w:rsidR="00117508">
        <w:t xml:space="preserve">Die Wahrscheinlichkeit einer </w:t>
      </w:r>
      <w:r w:rsidR="00D74ED5">
        <w:t>fehlerhafte</w:t>
      </w:r>
      <w:r w:rsidR="00117508">
        <w:t>n</w:t>
      </w:r>
      <w:r w:rsidR="00D74ED5">
        <w:t xml:space="preserve"> Wahrnehmung der Hierarchien </w:t>
      </w:r>
      <w:r w:rsidR="00117508">
        <w:t>steigt.</w:t>
      </w:r>
      <w:r w:rsidR="005915DA">
        <w:t xml:space="preserve"> Insbesondere bei einer erhöhten Anzahl von Objekten.</w:t>
      </w:r>
      <w:r w:rsidR="003B183D">
        <w:t xml:space="preserve"> Kausal </w:t>
      </w:r>
      <w:r w:rsidR="006D76EC">
        <w:t xml:space="preserve">kann eine steigende </w:t>
      </w:r>
      <w:r w:rsidR="00F36C5D">
        <w:t xml:space="preserve">Komplexität mit einer sinkenden Motivation </w:t>
      </w:r>
      <w:r w:rsidR="007C7780">
        <w:t xml:space="preserve">der Wissbegier des Modells beim Anwender einhergehen. </w:t>
      </w:r>
      <w:r w:rsidR="007533DF">
        <w:t>Schlussfolgernd wurde sich für die Verwendung der Baumhierarchie entschieden.</w:t>
      </w:r>
    </w:p>
    <w:p w14:paraId="331042AD" w14:textId="293BD7AF" w:rsidR="000319D1" w:rsidRDefault="000319D1" w:rsidP="003F6352">
      <w:pPr>
        <w:pStyle w:val="berschrift3"/>
        <w:jc w:val="both"/>
      </w:pPr>
      <w:bookmarkStart w:id="22" w:name="_Toc82161133"/>
      <w:r>
        <w:t>Visualisierung Zwei</w:t>
      </w:r>
      <w:bookmarkEnd w:id="22"/>
    </w:p>
    <w:p w14:paraId="2E01B0CD" w14:textId="3123AA92" w:rsidR="009C04C5" w:rsidRPr="009C04C5" w:rsidRDefault="003A6432" w:rsidP="003F6352">
      <w:pPr>
        <w:jc w:val="both"/>
      </w:pPr>
      <w:r>
        <w:t xml:space="preserve">Als zweite </w:t>
      </w:r>
      <w:r w:rsidR="006507BA">
        <w:t xml:space="preserve">Visualisierungstechnik wurde der Scatterplot gewählt. </w:t>
      </w:r>
      <w:r w:rsidR="002E4A64">
        <w:t xml:space="preserve">Das Ziel dessen ist die Darstellung zweier </w:t>
      </w:r>
      <w:r w:rsidR="00062D8C">
        <w:t>Eigenschaften der Gebrauchtwagen</w:t>
      </w:r>
      <w:r w:rsidR="007F3091">
        <w:t xml:space="preserve">. Die Realisierung dessen ist </w:t>
      </w:r>
      <w:r w:rsidR="00454B8A">
        <w:fldChar w:fldCharType="begin"/>
      </w:r>
      <w:r w:rsidR="00454B8A">
        <w:instrText xml:space="preserve"> REF _Ref80532613 \h </w:instrText>
      </w:r>
      <w:r w:rsidR="00FA478A">
        <w:instrText xml:space="preserve"> \* MERGEFORMAT </w:instrText>
      </w:r>
      <w:r w:rsidR="00454B8A">
        <w:fldChar w:fldCharType="separate"/>
      </w:r>
      <w:r w:rsidR="00454B8A">
        <w:t xml:space="preserve">Abbildung </w:t>
      </w:r>
      <w:r w:rsidR="00454B8A">
        <w:rPr>
          <w:noProof/>
        </w:rPr>
        <w:t>3</w:t>
      </w:r>
      <w:r w:rsidR="00454B8A">
        <w:fldChar w:fldCharType="end"/>
      </w:r>
      <w:r w:rsidR="00454B8A">
        <w:t xml:space="preserve"> zu entnehmen.</w:t>
      </w:r>
    </w:p>
    <w:p w14:paraId="01030A8E" w14:textId="25F80A6D" w:rsidR="00F46202" w:rsidRDefault="00B00E53" w:rsidP="003F6352">
      <w:pPr>
        <w:pStyle w:val="Beschriftung"/>
        <w:jc w:val="both"/>
      </w:pPr>
      <w:bookmarkStart w:id="23" w:name="_Ref80532613"/>
      <w:r>
        <w:t xml:space="preserve">Abbildung </w:t>
      </w:r>
      <w:r w:rsidR="0093467C">
        <w:fldChar w:fldCharType="begin"/>
      </w:r>
      <w:r w:rsidR="0093467C">
        <w:instrText xml:space="preserve"> SEQ Abbil</w:instrText>
      </w:r>
      <w:r w:rsidR="0093467C">
        <w:instrText xml:space="preserve">dung \* ARABIC </w:instrText>
      </w:r>
      <w:r w:rsidR="0093467C">
        <w:fldChar w:fldCharType="separate"/>
      </w:r>
      <w:r w:rsidR="00A6305F">
        <w:rPr>
          <w:noProof/>
        </w:rPr>
        <w:t>3</w:t>
      </w:r>
      <w:r w:rsidR="0093467C">
        <w:rPr>
          <w:noProof/>
        </w:rPr>
        <w:fldChar w:fldCharType="end"/>
      </w:r>
      <w:bookmarkEnd w:id="23"/>
      <w:r>
        <w:t xml:space="preserve">: </w:t>
      </w:r>
      <w:r w:rsidR="009C04C5">
        <w:t>Scatterplot</w:t>
      </w:r>
      <w:r>
        <w:t xml:space="preserve"> (Quelle: eigene Darstellung)</w:t>
      </w:r>
    </w:p>
    <w:p w14:paraId="4FC3B2C8" w14:textId="7D88D742" w:rsidR="00454B8A" w:rsidRDefault="000805DA" w:rsidP="003F6352">
      <w:pPr>
        <w:jc w:val="both"/>
      </w:pPr>
      <w:r>
        <w:t>Zusehen ist ein zweidimensionales Koordinatensystem, welches durch di</w:t>
      </w:r>
      <w:r w:rsidR="003A4E94">
        <w:t xml:space="preserve">e Achsen </w:t>
      </w:r>
      <w:r w:rsidR="003A4E94">
        <w:rPr>
          <w:i/>
          <w:iCs/>
        </w:rPr>
        <w:t xml:space="preserve">x </w:t>
      </w:r>
      <w:r w:rsidR="003A4E94">
        <w:t xml:space="preserve">und </w:t>
      </w:r>
      <w:r w:rsidR="003A4E94">
        <w:rPr>
          <w:i/>
          <w:iCs/>
        </w:rPr>
        <w:t>y</w:t>
      </w:r>
      <w:r w:rsidR="003A4E94">
        <w:t xml:space="preserve"> bestimmt </w:t>
      </w:r>
      <w:r w:rsidR="00A74742">
        <w:t>ist</w:t>
      </w:r>
      <w:r w:rsidR="003A4E94">
        <w:t xml:space="preserve">. </w:t>
      </w:r>
      <w:r w:rsidR="00EE4689">
        <w:t xml:space="preserve">Jede dieser Achsen </w:t>
      </w:r>
      <w:r w:rsidR="00A22E69">
        <w:t xml:space="preserve">entspricht den Zahlenwerten der verwendeten Eigenschaft. </w:t>
      </w:r>
      <w:r w:rsidR="009E0FD2">
        <w:t xml:space="preserve">Die </w:t>
      </w:r>
      <w:r w:rsidR="00AE238A">
        <w:t>P</w:t>
      </w:r>
      <w:r w:rsidR="00666A83">
        <w:t>unkte innerhalb des Plots geben die Koordinatenwerte beider verwendeter Attribute wieder.</w:t>
      </w:r>
      <w:r w:rsidR="00E34FBE">
        <w:t xml:space="preserve"> </w:t>
      </w:r>
      <w:r w:rsidR="007A3F41">
        <w:t xml:space="preserve">Basierend des individuellen Informationsbedürfnisses </w:t>
      </w:r>
      <w:r w:rsidR="00177EC7">
        <w:t xml:space="preserve">hat der Nutzer die Möglichkeit zur Auswahl der wiederzugebenden Attribute an den jeweiligen Achsen. </w:t>
      </w:r>
      <w:r w:rsidR="00862012">
        <w:t xml:space="preserve">Entsprechend werden 7 Eigenschaften pro Achse </w:t>
      </w:r>
      <w:r w:rsidR="002C6030">
        <w:t>bereitgestellt,</w:t>
      </w:r>
      <w:r w:rsidR="00862012">
        <w:t xml:space="preserve"> um </w:t>
      </w:r>
      <w:r w:rsidR="0068654D">
        <w:t xml:space="preserve">den Informationsbedarf decken zu können. </w:t>
      </w:r>
      <w:r w:rsidR="002C6030">
        <w:t>D</w:t>
      </w:r>
      <w:r w:rsidR="00500AC8">
        <w:t>er Informationsumfang inkludiert Daten</w:t>
      </w:r>
      <w:r w:rsidR="000629F0">
        <w:t xml:space="preserve"> über das Baujahr, den Kilometerstand, die Pferdestärken, </w:t>
      </w:r>
      <w:r w:rsidR="006211D8">
        <w:t>den Preis in Euro, die Anzahl der Sitze</w:t>
      </w:r>
      <w:r w:rsidR="00056DAA">
        <w:t xml:space="preserve">, die Reichweite pro Liter, sowie des Hubraumes des Fahrzeuges. </w:t>
      </w:r>
      <w:r w:rsidR="004F51A5">
        <w:t xml:space="preserve">Über die obigen implementierten Buttons </w:t>
      </w:r>
      <w:r w:rsidR="00BC44DA">
        <w:t xml:space="preserve">kann eine dynamische Auswahl dessen erfolgen. </w:t>
      </w:r>
      <w:r w:rsidR="00EA26DB">
        <w:t>Auf Grundlage des Umfang</w:t>
      </w:r>
      <w:r w:rsidR="00127483">
        <w:t>s</w:t>
      </w:r>
      <w:r w:rsidR="00EA26DB">
        <w:t xml:space="preserve"> des </w:t>
      </w:r>
      <w:r w:rsidR="001E6B00">
        <w:t xml:space="preserve">Datensatzes </w:t>
      </w:r>
      <w:r w:rsidR="00C65BBF">
        <w:t xml:space="preserve">steigt das Ausmaß der Punktewolke. </w:t>
      </w:r>
      <w:r w:rsidR="00127483">
        <w:t>Die</w:t>
      </w:r>
      <w:r w:rsidR="00733D22">
        <w:t xml:space="preserve"> Wirkung der entstehenden Darstellung ist folglich unübersichtlich.</w:t>
      </w:r>
      <w:r w:rsidR="00AD4979">
        <w:t xml:space="preserve"> Um den Zielgruppen weitere Informationen bereitstellen zu können und somit </w:t>
      </w:r>
      <w:r w:rsidR="00C12121">
        <w:t xml:space="preserve">eine Steigerung der Übersichtlichkeit der Visualisierung zu ermöglichen, </w:t>
      </w:r>
      <w:r w:rsidR="00B91592">
        <w:t>wurde eine „</w:t>
      </w:r>
      <w:proofErr w:type="spellStart"/>
      <w:r w:rsidR="00B91592">
        <w:t>Hover</w:t>
      </w:r>
      <w:proofErr w:type="spellEnd"/>
      <w:r w:rsidR="00B91592">
        <w:t xml:space="preserve">“-Funktion implementiert. </w:t>
      </w:r>
      <w:r w:rsidR="000552C9">
        <w:t>Diese</w:t>
      </w:r>
      <w:r w:rsidR="00564368">
        <w:t xml:space="preserve"> </w:t>
      </w:r>
      <w:r w:rsidR="00477CA0">
        <w:t>färbt einen Punkt, bei Bewegung mit der Maus über diesen.</w:t>
      </w:r>
      <w:r w:rsidR="00BB629A">
        <w:t xml:space="preserve"> Erweiternd</w:t>
      </w:r>
      <w:r w:rsidR="00477CA0">
        <w:t xml:space="preserve"> werden </w:t>
      </w:r>
      <w:r w:rsidR="00BB629A">
        <w:t xml:space="preserve">Informationen über diesen Punkt ausgegeben. </w:t>
      </w:r>
      <w:r w:rsidR="00790283">
        <w:t>Im Detail entsprechen diese</w:t>
      </w:r>
      <w:r w:rsidR="005E4520">
        <w:t xml:space="preserve"> Informationen d</w:t>
      </w:r>
      <w:r w:rsidR="0014055E">
        <w:t>em</w:t>
      </w:r>
      <w:r w:rsidR="005E4520">
        <w:t xml:space="preserve"> Fahrzeug</w:t>
      </w:r>
      <w:r w:rsidR="003C30AE">
        <w:t xml:space="preserve">typ, sowie Angaben zu </w:t>
      </w:r>
      <w:r w:rsidR="005E4520">
        <w:t xml:space="preserve">den </w:t>
      </w:r>
      <w:r w:rsidR="00474952">
        <w:t xml:space="preserve">gewählten Eigenschaften. </w:t>
      </w:r>
      <w:r w:rsidR="00790283">
        <w:t xml:space="preserve"> </w:t>
      </w:r>
      <w:r w:rsidR="00A65D33">
        <w:t xml:space="preserve">Schlussfolgernd konnten die </w:t>
      </w:r>
      <w:r w:rsidR="007A4996">
        <w:t>eingangs aufgestellter Anforderungen</w:t>
      </w:r>
      <w:r w:rsidR="00A65D33">
        <w:t xml:space="preserve"> bezüglich des </w:t>
      </w:r>
      <w:r w:rsidR="00DE373C">
        <w:t>Scatterplots umgesetzt werden.</w:t>
      </w:r>
      <w:r w:rsidR="007A4996">
        <w:t xml:space="preserve"> Additional fand anhand </w:t>
      </w:r>
      <w:r w:rsidR="00DF4980">
        <w:t xml:space="preserve">der Möglichkeit der individuellen Achsenbestimmung, eine Erweiterung </w:t>
      </w:r>
      <w:r w:rsidR="00AE5729">
        <w:t xml:space="preserve">dessen statt. Diese befähigt den Anwender </w:t>
      </w:r>
      <w:r w:rsidR="00B52213">
        <w:t>den Schwerpunkt über Darstellungsinhalte eigenständig wählen zu können.</w:t>
      </w:r>
    </w:p>
    <w:p w14:paraId="4D0CA9CB" w14:textId="796604A7" w:rsidR="001A6A35" w:rsidRPr="003A4E94" w:rsidRDefault="000E0888" w:rsidP="003F6352">
      <w:pPr>
        <w:jc w:val="both"/>
      </w:pPr>
      <w:r>
        <w:t>Als Alternative zu</w:t>
      </w:r>
      <w:r w:rsidR="00640330">
        <w:t xml:space="preserve"> einem Scatterplot können die D</w:t>
      </w:r>
      <w:r w:rsidR="00100E56">
        <w:t>a</w:t>
      </w:r>
      <w:r w:rsidR="00640330">
        <w:t>rstellung</w:t>
      </w:r>
      <w:r w:rsidR="00100E56">
        <w:t>s</w:t>
      </w:r>
      <w:r w:rsidR="00640330">
        <w:t xml:space="preserve">formen der </w:t>
      </w:r>
      <w:r w:rsidR="00100E56">
        <w:t>Z</w:t>
      </w:r>
      <w:r w:rsidR="00640330">
        <w:t>eitreihen</w:t>
      </w:r>
      <w:r>
        <w:t xml:space="preserve"> oder Liniendiagramme in Betracht gezogen werden. </w:t>
      </w:r>
      <w:r w:rsidR="00A07331">
        <w:t xml:space="preserve">Zeitreihen stellen Zeitverläufe von Daten dar. Im Datensatz </w:t>
      </w:r>
      <w:r w:rsidR="00B46E2F">
        <w:t xml:space="preserve">der Gebrauchtwagen ist das Attribut </w:t>
      </w:r>
      <w:r w:rsidR="00225134">
        <w:rPr>
          <w:i/>
          <w:iCs/>
        </w:rPr>
        <w:t xml:space="preserve">Baujahr </w:t>
      </w:r>
      <w:r w:rsidR="00B46E2F">
        <w:t>als zeitliche Aus</w:t>
      </w:r>
      <w:r w:rsidR="0062210A">
        <w:t>prägung</w:t>
      </w:r>
      <w:r w:rsidR="00225134">
        <w:t xml:space="preserve"> zu verstehen. </w:t>
      </w:r>
      <w:r w:rsidR="00DF2B3B">
        <w:t>In Anbetracht des Hintergrundes der Zielgruppe</w:t>
      </w:r>
      <w:r w:rsidR="008F4AF2">
        <w:t>n</w:t>
      </w:r>
      <w:r w:rsidR="00BF0E12">
        <w:t>, insbesondere der Zielgruppe des Data Scientist,</w:t>
      </w:r>
      <w:r w:rsidR="008F4AF2">
        <w:t xml:space="preserve"> fehlt es der ausschließlichen Betrachtung der zeitlichen Komponenten </w:t>
      </w:r>
      <w:r w:rsidR="0001364B">
        <w:t xml:space="preserve">des Trainingsdatensatzes </w:t>
      </w:r>
      <w:r w:rsidR="008F4AF2">
        <w:t xml:space="preserve">an notwendiger Relevanz. </w:t>
      </w:r>
      <w:r w:rsidR="00BF0E12">
        <w:t xml:space="preserve"> </w:t>
      </w:r>
      <w:r w:rsidR="0001364B">
        <w:t xml:space="preserve">Die Darstellung von Zusammenhängen </w:t>
      </w:r>
      <w:r w:rsidR="00C153F7">
        <w:t xml:space="preserve">stellt hingegen </w:t>
      </w:r>
      <w:r w:rsidR="0054001B">
        <w:t xml:space="preserve">eine Bedeutung dar., worauf im folgenden Kapitel näher eingegangen wird. </w:t>
      </w:r>
      <w:r w:rsidR="004E6C7D">
        <w:t>Ein Liniendiagram besitzt die Fähigkeit Attribute gegenüberzustellen. Im Gegensatz zum Scatterplot</w:t>
      </w:r>
      <w:r w:rsidR="00430E6A">
        <w:t xml:space="preserve"> würden die Fahrzeuge nicht als Punktewolke dargestellt werden. </w:t>
      </w:r>
      <w:r w:rsidR="004863F2">
        <w:t xml:space="preserve">Stattdessen findet </w:t>
      </w:r>
      <w:r w:rsidR="00FA478A">
        <w:t>die</w:t>
      </w:r>
      <w:r w:rsidR="004863F2">
        <w:t xml:space="preserve"> Verbindung über </w:t>
      </w:r>
      <w:r w:rsidR="00FA478A">
        <w:t xml:space="preserve">eine </w:t>
      </w:r>
      <w:r w:rsidR="004863F2">
        <w:t>Linie</w:t>
      </w:r>
      <w:r w:rsidR="00FA478A">
        <w:t xml:space="preserve"> Anwendung. </w:t>
      </w:r>
      <w:r w:rsidR="00C6495F">
        <w:t xml:space="preserve">Anhand </w:t>
      </w:r>
      <w:r w:rsidR="00C6495F">
        <w:fldChar w:fldCharType="begin"/>
      </w:r>
      <w:r w:rsidR="00C6495F">
        <w:instrText xml:space="preserve"> REF _Ref80532613 \h </w:instrText>
      </w:r>
      <w:r w:rsidR="00EE3DA3">
        <w:instrText xml:space="preserve"> \* MERGEFORMAT </w:instrText>
      </w:r>
      <w:r w:rsidR="00C6495F">
        <w:fldChar w:fldCharType="separate"/>
      </w:r>
      <w:r w:rsidR="00C6495F">
        <w:t xml:space="preserve">Abbildung </w:t>
      </w:r>
      <w:r w:rsidR="00C6495F">
        <w:rPr>
          <w:noProof/>
        </w:rPr>
        <w:t>3</w:t>
      </w:r>
      <w:r w:rsidR="00C6495F">
        <w:fldChar w:fldCharType="end"/>
      </w:r>
      <w:r w:rsidR="00C6495F">
        <w:t xml:space="preserve"> ist </w:t>
      </w:r>
      <w:r w:rsidR="00ED5BCF">
        <w:t xml:space="preserve">den Punkten kein stetiger Verlauf </w:t>
      </w:r>
      <w:r w:rsidR="00B27DFE">
        <w:t xml:space="preserve">entlang der x-Achse </w:t>
      </w:r>
      <w:r w:rsidR="00ED5BCF">
        <w:t xml:space="preserve">nachzuweisen. </w:t>
      </w:r>
      <w:r w:rsidR="00B27DFE">
        <w:t xml:space="preserve">Vielmehr finden Überlagerungen </w:t>
      </w:r>
      <w:r w:rsidR="00EE2476">
        <w:t xml:space="preserve">statt. Schlussfolgernd kann </w:t>
      </w:r>
      <w:r w:rsidR="009F6EDB">
        <w:t xml:space="preserve">eine Darstellung anhand eines Liniendiagrammes als ungeeignet, aufgrund von Unübersichtlichkeit, gewertet werden. </w:t>
      </w:r>
      <w:r w:rsidR="005A6589">
        <w:t xml:space="preserve">Im Gegensatz dessen </w:t>
      </w:r>
      <w:r w:rsidR="00FA09E8">
        <w:t>werden die Vorteile der Eindeutigkeit</w:t>
      </w:r>
      <w:r w:rsidR="00FA2067">
        <w:t>, sowie der Simplizität des Scatterplots deutlich</w:t>
      </w:r>
      <w:r w:rsidR="00267D02">
        <w:t xml:space="preserve">. Diese unterstreichen dessen Expressivität, sowie </w:t>
      </w:r>
      <w:r w:rsidR="00DD2DC8">
        <w:t>Effektivität und begründen die Wahl dieser Visualisierungstechnik.</w:t>
      </w:r>
    </w:p>
    <w:p w14:paraId="59E79213" w14:textId="5C6208BF" w:rsidR="000319D1" w:rsidRDefault="000319D1" w:rsidP="003F6352">
      <w:pPr>
        <w:pStyle w:val="berschrift3"/>
        <w:jc w:val="both"/>
      </w:pPr>
      <w:bookmarkStart w:id="24" w:name="_Toc82161134"/>
      <w:r>
        <w:t>Visualisierung Drei</w:t>
      </w:r>
      <w:bookmarkEnd w:id="24"/>
    </w:p>
    <w:p w14:paraId="6EBC9B38" w14:textId="501C5D6C" w:rsidR="009617E5" w:rsidRDefault="00B0590E" w:rsidP="003F6352">
      <w:pPr>
        <w:jc w:val="both"/>
      </w:pPr>
      <w:r>
        <w:t xml:space="preserve">Aufgrund seiner Beschaffenheit </w:t>
      </w:r>
      <w:r w:rsidR="00F65CAF">
        <w:t xml:space="preserve">liegt die Limitation des Scatterplots </w:t>
      </w:r>
      <w:r>
        <w:t xml:space="preserve">in </w:t>
      </w:r>
      <w:r w:rsidR="00F65CAF">
        <w:t xml:space="preserve">der Darstellung </w:t>
      </w:r>
      <w:r w:rsidR="00485D5D">
        <w:t>zwei</w:t>
      </w:r>
      <w:r>
        <w:t>er</w:t>
      </w:r>
      <w:r w:rsidR="00485D5D">
        <w:t xml:space="preserve"> Attribut</w:t>
      </w:r>
      <w:r>
        <w:t xml:space="preserve">e. </w:t>
      </w:r>
      <w:r w:rsidR="00B53CCD">
        <w:t>Eine Gegenüberstellung von mehr als zwei Eigenschaften ist</w:t>
      </w:r>
      <w:r w:rsidR="00634565">
        <w:t xml:space="preserve"> auf Basis dieser Visualisierungstechnik nicht möglich. </w:t>
      </w:r>
      <w:r w:rsidR="00223552">
        <w:t>Ein effekti</w:t>
      </w:r>
      <w:r w:rsidR="00615F90">
        <w:t>ves Mittel diese Art von Zusammen</w:t>
      </w:r>
      <w:r w:rsidR="00E2229F">
        <w:t xml:space="preserve">hängen graphisch darzustellen, stellt die Technik der </w:t>
      </w:r>
      <w:r w:rsidR="0009561B">
        <w:t>Parallelen Koordinaten dar</w:t>
      </w:r>
      <w:r w:rsidR="00590060">
        <w:t xml:space="preserve">, wie in </w:t>
      </w:r>
      <w:r w:rsidR="00590060">
        <w:fldChar w:fldCharType="begin"/>
      </w:r>
      <w:r w:rsidR="00590060">
        <w:instrText xml:space="preserve"> REF _Ref80538073 \h </w:instrText>
      </w:r>
      <w:r w:rsidR="003F6352">
        <w:instrText xml:space="preserve"> \* MERGEFORMAT </w:instrText>
      </w:r>
      <w:r w:rsidR="00590060">
        <w:fldChar w:fldCharType="separate"/>
      </w:r>
      <w:r w:rsidR="00590060">
        <w:t xml:space="preserve">Abbildung </w:t>
      </w:r>
      <w:r w:rsidR="00590060">
        <w:rPr>
          <w:noProof/>
        </w:rPr>
        <w:t>4</w:t>
      </w:r>
      <w:r w:rsidR="00590060">
        <w:fldChar w:fldCharType="end"/>
      </w:r>
      <w:r w:rsidR="00590060">
        <w:t xml:space="preserve"> zu sehen</w:t>
      </w:r>
      <w:r w:rsidR="00E15B6B">
        <w:t>.</w:t>
      </w:r>
    </w:p>
    <w:p w14:paraId="13E852E7" w14:textId="77777777" w:rsidR="00AE7E03" w:rsidRDefault="00AE7E03" w:rsidP="003F6352">
      <w:pPr>
        <w:jc w:val="both"/>
      </w:pPr>
    </w:p>
    <w:p w14:paraId="1E18B599" w14:textId="77777777" w:rsidR="00AE7E03" w:rsidRPr="00615F90" w:rsidRDefault="00AE7E03" w:rsidP="003F6352">
      <w:pPr>
        <w:jc w:val="both"/>
        <w:rPr>
          <w:vertAlign w:val="superscript"/>
        </w:rPr>
      </w:pPr>
    </w:p>
    <w:p w14:paraId="34FB7730" w14:textId="77777777" w:rsidR="00AE7E03" w:rsidRDefault="00AE7E03" w:rsidP="003F6352">
      <w:pPr>
        <w:pStyle w:val="Beschriftung"/>
        <w:jc w:val="both"/>
      </w:pPr>
      <w:bookmarkStart w:id="25" w:name="_Ref80538073"/>
      <w:bookmarkStart w:id="26" w:name="_Ref89877862"/>
      <w:r>
        <w:t xml:space="preserve">Abbildung </w:t>
      </w:r>
      <w:r>
        <w:fldChar w:fldCharType="begin"/>
      </w:r>
      <w:r>
        <w:instrText xml:space="preserve"> SEQ Abbildung \* ARABIC </w:instrText>
      </w:r>
      <w:r>
        <w:fldChar w:fldCharType="separate"/>
      </w:r>
      <w:r>
        <w:rPr>
          <w:noProof/>
        </w:rPr>
        <w:t>4</w:t>
      </w:r>
      <w:r>
        <w:rPr>
          <w:noProof/>
        </w:rPr>
        <w:fldChar w:fldCharType="end"/>
      </w:r>
      <w:bookmarkEnd w:id="25"/>
      <w:r>
        <w:t>: Auszug aus der Baumhierarchie</w:t>
      </w:r>
      <w:bookmarkEnd w:id="26"/>
    </w:p>
    <w:p w14:paraId="7094F8C6" w14:textId="77777777" w:rsidR="00AE7E03" w:rsidRDefault="00AE7E03" w:rsidP="003F6352">
      <w:pPr>
        <w:jc w:val="both"/>
      </w:pPr>
    </w:p>
    <w:p w14:paraId="1E9E696B" w14:textId="549B9413" w:rsidR="00613A05" w:rsidRDefault="00267F56" w:rsidP="003F6352">
      <w:pPr>
        <w:jc w:val="both"/>
      </w:pPr>
      <w:r>
        <w:t xml:space="preserve">Auf dessen Basis können mehrdimensionale Daten </w:t>
      </w:r>
      <w:r w:rsidR="00F9380B">
        <w:t>simultan über vertikale Achsen</w:t>
      </w:r>
      <w:r w:rsidR="00F675EB">
        <w:t xml:space="preserve"> dargestellt werden. </w:t>
      </w:r>
      <w:r w:rsidR="004F5972">
        <w:t xml:space="preserve">Dabei entfällt die X-Achse. </w:t>
      </w:r>
      <w:r w:rsidR="005D46B6">
        <w:t>Die</w:t>
      </w:r>
      <w:r w:rsidR="003443CF">
        <w:t xml:space="preserve"> Zahlenwerte </w:t>
      </w:r>
      <w:r w:rsidR="005D46B6">
        <w:t xml:space="preserve">einer Ausprägung </w:t>
      </w:r>
      <w:r w:rsidR="003443CF">
        <w:t>werden an entsprechender Achse abgetragen und mit Hilfe von Polygonli</w:t>
      </w:r>
      <w:r w:rsidR="00566C11">
        <w:t xml:space="preserve">nien miteinander verbunden. </w:t>
      </w:r>
      <w:r w:rsidR="00996D41">
        <w:t xml:space="preserve">In </w:t>
      </w:r>
      <w:r w:rsidR="00EE3DA3">
        <w:t xml:space="preserve">diesem Zusammenhang repräsentiert jede Linie ein Fahrzeug. </w:t>
      </w:r>
      <w:r w:rsidR="00813CAE">
        <w:t xml:space="preserve"> </w:t>
      </w:r>
      <w:r w:rsidR="00BB66B3">
        <w:t>Der Vorteil dieser Technik ist die Möglichkeit der simultanen Darstellung von 4 relevanten Eigenschaften, welche e</w:t>
      </w:r>
      <w:r w:rsidR="00B33836">
        <w:t xml:space="preserve">ine Signifikanz in der Analyse des Trainingsdatensatzes </w:t>
      </w:r>
      <w:r w:rsidR="00AC7350">
        <w:t xml:space="preserve">aufweisen. </w:t>
      </w:r>
      <w:r w:rsidR="003D1CC6">
        <w:t xml:space="preserve">Infolgedessen </w:t>
      </w:r>
      <w:r w:rsidR="007F5C59">
        <w:t>k</w:t>
      </w:r>
      <w:r w:rsidR="00B8049A">
        <w:t>ann</w:t>
      </w:r>
      <w:r w:rsidR="007F5C59">
        <w:t xml:space="preserve"> nicht</w:t>
      </w:r>
      <w:r w:rsidR="00705DC8">
        <w:t>, wie im Scatterplot, ausschließlich</w:t>
      </w:r>
      <w:r w:rsidR="00B8049A">
        <w:t xml:space="preserve"> der</w:t>
      </w:r>
      <w:r w:rsidR="00705DC8">
        <w:t xml:space="preserve"> Zusammenh</w:t>
      </w:r>
      <w:r w:rsidR="00B8049A">
        <w:t>ang</w:t>
      </w:r>
      <w:r w:rsidR="00705DC8">
        <w:t xml:space="preserve"> zweier Eigenschaften, son</w:t>
      </w:r>
      <w:r w:rsidR="00F5173C">
        <w:t xml:space="preserve">dern </w:t>
      </w:r>
      <w:r w:rsidR="00067431">
        <w:t xml:space="preserve">die Kausalität von vier Attributen in Bezug genommen werden. </w:t>
      </w:r>
      <w:r w:rsidR="00157CE1">
        <w:t xml:space="preserve">Äquivalent </w:t>
      </w:r>
      <w:r w:rsidR="003275C8">
        <w:t xml:space="preserve">zur Umsetzung </w:t>
      </w:r>
      <w:r w:rsidR="00413321">
        <w:t xml:space="preserve">des Scatterplots, verfügt die </w:t>
      </w:r>
      <w:r w:rsidR="008F28A8">
        <w:t xml:space="preserve">Darstellung der Parallelen Koordinaten über die Funktion </w:t>
      </w:r>
      <w:r w:rsidR="00BD667A">
        <w:t>der individuellen Auswahl der gewünschten Attribute.</w:t>
      </w:r>
      <w:r w:rsidR="00F7000F">
        <w:t xml:space="preserve"> </w:t>
      </w:r>
      <w:r w:rsidR="00F7000F">
        <w:t xml:space="preserve">Der Anwender hat die </w:t>
      </w:r>
      <w:r w:rsidR="00F7000F">
        <w:t>Wahl</w:t>
      </w:r>
      <w:r w:rsidR="00F7000F">
        <w:t xml:space="preserve"> zwischen den Eigenschaften des Baujahrs, des Kilometerstandes, der Pferdestärken, des Preises in Euro, der Anzahl der Sitze, der Reichweite pro Liter, sowie des Hubraumes des Fahrzeuges.  </w:t>
      </w:r>
      <w:r w:rsidR="00BD667A">
        <w:t xml:space="preserve"> </w:t>
      </w:r>
      <w:r w:rsidR="007E56A6">
        <w:t xml:space="preserve">Entsprechend </w:t>
      </w:r>
      <w:r w:rsidR="009D3BC1">
        <w:t xml:space="preserve">kann der Anwender die Darstellung </w:t>
      </w:r>
      <w:r w:rsidR="005A323F">
        <w:t>nach seinem Bedürfnis</w:t>
      </w:r>
      <w:r w:rsidR="00BB6406">
        <w:t xml:space="preserve"> verändern, </w:t>
      </w:r>
      <w:r w:rsidR="00460729">
        <w:t xml:space="preserve">die Achsen beliebig tauschen und </w:t>
      </w:r>
      <w:r w:rsidR="00FF7641">
        <w:t xml:space="preserve">folglich </w:t>
      </w:r>
      <w:r w:rsidR="009E4761">
        <w:t xml:space="preserve">individuelle Zusammenhänge </w:t>
      </w:r>
      <w:r w:rsidR="000A1A77">
        <w:t xml:space="preserve">erzeugen. </w:t>
      </w:r>
      <w:r w:rsidR="005A323F">
        <w:t xml:space="preserve">Weiterhin </w:t>
      </w:r>
      <w:r w:rsidR="00932594">
        <w:t>wurde i</w:t>
      </w:r>
      <w:r w:rsidR="00FC6B5D">
        <w:t>n der Darstellung der Parallelen Koordinaten die „</w:t>
      </w:r>
      <w:proofErr w:type="spellStart"/>
      <w:r w:rsidR="00FC6B5D">
        <w:t>Hover</w:t>
      </w:r>
      <w:proofErr w:type="spellEnd"/>
      <w:r w:rsidR="00FC6B5D">
        <w:t xml:space="preserve">“-Funktion implementiert. </w:t>
      </w:r>
      <w:r w:rsidR="0030575C">
        <w:t xml:space="preserve">Bei der Bewegung des Mauszeigers über </w:t>
      </w:r>
      <w:r w:rsidR="00EB550B">
        <w:t xml:space="preserve">eine der Polygonlinie, verfärbt sich diese in </w:t>
      </w:r>
      <w:r w:rsidR="00597193">
        <w:t xml:space="preserve">der Farbe Rot. </w:t>
      </w:r>
      <w:r w:rsidR="0055490A">
        <w:t xml:space="preserve">Zusätzlich erscheinen am Kopf der Darstellung Informationen </w:t>
      </w:r>
      <w:r w:rsidR="009A224D">
        <w:t xml:space="preserve">über die Identität, des durch die Linie repräsentierten, Fahrzeugs, sowie </w:t>
      </w:r>
      <w:r w:rsidR="007F19AE">
        <w:t>dessen Werte der Ausprägungen der gewählten Attribute</w:t>
      </w:r>
      <w:r w:rsidR="001E4B8B">
        <w:t>.</w:t>
      </w:r>
      <w:r w:rsidR="004C5085">
        <w:t xml:space="preserve"> </w:t>
      </w:r>
      <w:r w:rsidR="00674F86">
        <w:t xml:space="preserve">Weiterhin steigert eine gute Achsenbeschriftung die </w:t>
      </w:r>
      <w:r w:rsidR="00DC2EB4">
        <w:t>Übersichtlichkeit des Models.</w:t>
      </w:r>
      <w:r w:rsidR="00F61111">
        <w:t xml:space="preserve"> </w:t>
      </w:r>
      <w:r w:rsidR="00193BCF">
        <w:t>Basierend des Datenumfangs entstehen Linienüberlappungen</w:t>
      </w:r>
      <w:r w:rsidR="00E23D1A">
        <w:t xml:space="preserve">. </w:t>
      </w:r>
      <w:r w:rsidR="00E863B3">
        <w:t xml:space="preserve">Die Intensivierung </w:t>
      </w:r>
      <w:r w:rsidR="00987936">
        <w:t>der Linienfarbe Grau lässt auf dies</w:t>
      </w:r>
      <w:r w:rsidR="00CD1340">
        <w:t>e Kontiguität schließen</w:t>
      </w:r>
      <w:r w:rsidR="00D11828">
        <w:t xml:space="preserve">. </w:t>
      </w:r>
      <w:r w:rsidR="002B72B0">
        <w:t xml:space="preserve">Folglich können Rückschlüsse auf </w:t>
      </w:r>
      <w:proofErr w:type="spellStart"/>
      <w:r w:rsidR="002B72B0">
        <w:t>Indentifikationsmuster</w:t>
      </w:r>
      <w:proofErr w:type="spellEnd"/>
      <w:r w:rsidR="002B72B0">
        <w:t xml:space="preserve"> gezogen werden. </w:t>
      </w:r>
      <w:r w:rsidR="006E2BD2">
        <w:t>Schlussfolger</w:t>
      </w:r>
      <w:r w:rsidR="00B84236">
        <w:t>nd wurden die Anforderungen an die Visualisierungstechnik erfüllt.</w:t>
      </w:r>
      <w:r w:rsidR="002C3483">
        <w:t xml:space="preserve"> </w:t>
      </w:r>
    </w:p>
    <w:p w14:paraId="7C91C5F6" w14:textId="667E78F6" w:rsidR="002C3483" w:rsidRDefault="002C3483" w:rsidP="003F6352">
      <w:pPr>
        <w:jc w:val="both"/>
      </w:pPr>
      <w:r>
        <w:t xml:space="preserve">Neben den Parallelen Koordinaten </w:t>
      </w:r>
      <w:r w:rsidR="009D1728">
        <w:t xml:space="preserve">können durch die Techniken </w:t>
      </w:r>
      <w:r w:rsidR="00414D42">
        <w:t>der</w:t>
      </w:r>
      <w:r w:rsidR="000240D7">
        <w:t xml:space="preserve"> Datentinte,</w:t>
      </w:r>
      <w:r w:rsidR="00414D42">
        <w:t xml:space="preserve"> </w:t>
      </w:r>
      <w:r w:rsidR="00414D42" w:rsidRPr="00414D42">
        <w:t>Projektionen</w:t>
      </w:r>
      <w:r w:rsidR="00414D42">
        <w:t>,</w:t>
      </w:r>
      <w:r w:rsidR="00414D42" w:rsidRPr="00414D42">
        <w:t xml:space="preserve"> Selektionen</w:t>
      </w:r>
      <w:r w:rsidR="00414D42">
        <w:t xml:space="preserve">, </w:t>
      </w:r>
      <w:r w:rsidR="000240D7" w:rsidRPr="000240D7">
        <w:t>Sternkoordinaten</w:t>
      </w:r>
      <w:r w:rsidR="0058697A">
        <w:t xml:space="preserve"> mehrdimensionale Daten graphisch umgesetzt werden.</w:t>
      </w:r>
      <w:r w:rsidR="00902A33">
        <w:t xml:space="preserve"> D</w:t>
      </w:r>
      <w:r w:rsidR="00AD1E61">
        <w:t xml:space="preserve">as Model der Datentinte reduziert die Inhalte auf eine geringe Anzahl </w:t>
      </w:r>
      <w:r w:rsidR="005E25B7">
        <w:t xml:space="preserve">von </w:t>
      </w:r>
      <w:r w:rsidR="00C6300D">
        <w:t>Kernelemente, welche</w:t>
      </w:r>
      <w:r w:rsidR="00E811A2">
        <w:t xml:space="preserve"> </w:t>
      </w:r>
      <w:r w:rsidR="005E25B7">
        <w:t xml:space="preserve">zuvor </w:t>
      </w:r>
      <w:r w:rsidR="00E811A2">
        <w:t>mit</w:t>
      </w:r>
      <w:r w:rsidR="00DB6044">
        <w:t xml:space="preserve"> Hilfe </w:t>
      </w:r>
      <w:r w:rsidR="00C6300D">
        <w:t>von Berechnungen</w:t>
      </w:r>
      <w:r w:rsidR="00E811A2">
        <w:t xml:space="preserve"> identifiziert wurden. </w:t>
      </w:r>
      <w:r w:rsidR="00C6300D">
        <w:t xml:space="preserve">Folglich </w:t>
      </w:r>
      <w:r w:rsidR="004E7672">
        <w:t xml:space="preserve">entfällt die notwendige Weitsicht </w:t>
      </w:r>
      <w:r w:rsidR="00357CF2">
        <w:t xml:space="preserve">der Darstellung, welche zum Ausschluss </w:t>
      </w:r>
      <w:r w:rsidR="00A04DB0">
        <w:t xml:space="preserve">von dessen Anwendung führt. </w:t>
      </w:r>
      <w:r w:rsidR="002C4DBA">
        <w:t xml:space="preserve">Projektionen, sowie Selektionen </w:t>
      </w:r>
      <w:r w:rsidR="008A7C66">
        <w:t xml:space="preserve">bilden den mehrdimensionalen Raum ab. </w:t>
      </w:r>
      <w:r w:rsidR="00747092">
        <w:t>Insbesondere bei großen Datenmengen</w:t>
      </w:r>
      <w:r w:rsidR="00C30206">
        <w:t xml:space="preserve"> ist ein Verlust der Übersichtlichkeit dieser Modelle zu verzeichnen </w:t>
      </w:r>
      <w:r w:rsidR="00455AF9">
        <w:t xml:space="preserve">und </w:t>
      </w:r>
      <w:r w:rsidR="005E6215">
        <w:t xml:space="preserve">erschwert die Lesbarkeit </w:t>
      </w:r>
      <w:r w:rsidR="00EF55F6">
        <w:t>für den Anwender</w:t>
      </w:r>
      <w:r w:rsidR="00455AF9">
        <w:t>. Sternkoordinaten</w:t>
      </w:r>
      <w:r w:rsidR="00806111">
        <w:t xml:space="preserve"> </w:t>
      </w:r>
      <w:r w:rsidR="00EF55F6">
        <w:t xml:space="preserve">fokussieren die </w:t>
      </w:r>
      <w:r w:rsidR="00E35BC2">
        <w:t>Abbildung mehrdimensionaler Daten in 2D oder 3D</w:t>
      </w:r>
      <w:r w:rsidR="00BD5E67">
        <w:t xml:space="preserve">, mit </w:t>
      </w:r>
      <w:r w:rsidR="00ED4AD0">
        <w:t>sternförmiger Achsenanordnung</w:t>
      </w:r>
      <w:r w:rsidR="00620BC7">
        <w:t xml:space="preserve">. Im direkten Vergleich wurde allerdings </w:t>
      </w:r>
      <w:r w:rsidR="0054405E">
        <w:t xml:space="preserve">die Visualisierungstechnik der Parallelen Koordinaten in den </w:t>
      </w:r>
      <w:r w:rsidR="00EC4B3C">
        <w:t>Punkten Expressivität</w:t>
      </w:r>
      <w:r w:rsidR="00BC37AA">
        <w:t xml:space="preserve">, Nachvollziehbarkeit und Übersichtlichkeit trotz großer Datenmengen </w:t>
      </w:r>
      <w:r w:rsidR="00E9557F">
        <w:t xml:space="preserve">als geeigneteres stilistisches Mittel eingestuft </w:t>
      </w:r>
      <w:r w:rsidR="00CC3027">
        <w:t xml:space="preserve">und fand folglich im vorliegenden Projekt Anwendung. </w:t>
      </w:r>
    </w:p>
    <w:p w14:paraId="42A89039" w14:textId="51B10EE6" w:rsidR="00DD6EAF" w:rsidRDefault="00DD6EAF" w:rsidP="003F6352">
      <w:pPr>
        <w:pStyle w:val="berschrift2"/>
        <w:jc w:val="both"/>
      </w:pPr>
      <w:bookmarkStart w:id="27" w:name="_Toc82161135"/>
      <w:r>
        <w:t>Interaktion</w:t>
      </w:r>
      <w:bookmarkEnd w:id="27"/>
    </w:p>
    <w:p w14:paraId="0A537943" w14:textId="5E941D62" w:rsidR="00385E30" w:rsidRDefault="001C1B86" w:rsidP="003F6352">
      <w:pPr>
        <w:jc w:val="both"/>
      </w:pPr>
      <w:r>
        <w:t xml:space="preserve">Mit Hilfe von Interaktionen kann eine optimale Interessenvertretung seitens des Anwenders gewährleistet werden. Entsprechend wurde </w:t>
      </w:r>
      <w:r w:rsidR="00A7026D">
        <w:t xml:space="preserve">in den Visualisierungstechniken Scatterplot und Parallele Koordinaten </w:t>
      </w:r>
      <w:r w:rsidR="00C2756B">
        <w:t xml:space="preserve">die Umsetzung von Interaktionsmöglichkeiten für den Anwender angestrebt. </w:t>
      </w:r>
    </w:p>
    <w:p w14:paraId="49D1E318" w14:textId="276E5439" w:rsidR="00D428ED" w:rsidRDefault="00D428ED" w:rsidP="003F6352">
      <w:pPr>
        <w:jc w:val="both"/>
      </w:pPr>
      <w:r>
        <w:t xml:space="preserve">Im Scatterplot verfügt der </w:t>
      </w:r>
      <w:r w:rsidR="00DE08FA">
        <w:t>Nutzer</w:t>
      </w:r>
      <w:r>
        <w:t xml:space="preserve"> d</w:t>
      </w:r>
      <w:r w:rsidR="00885E57">
        <w:t xml:space="preserve">ie Option über eine Interaktion </w:t>
      </w:r>
      <w:r w:rsidR="006759B8">
        <w:t xml:space="preserve">mit der Datenquelle. </w:t>
      </w:r>
      <w:r w:rsidR="00DE08FA">
        <w:t xml:space="preserve">Mit Hilfe von Buttons kann </w:t>
      </w:r>
      <w:r w:rsidR="004342D4">
        <w:t>dieser aus einer Auswahl von Eigenschaften, die für ihn signifikanteste wählen und einer Achse zuordnen.</w:t>
      </w:r>
      <w:r w:rsidR="00D06C63">
        <w:t xml:space="preserve"> Dadurch kann der Fokus individuell au</w:t>
      </w:r>
      <w:r w:rsidR="00815B92">
        <w:t xml:space="preserve">f </w:t>
      </w:r>
      <w:r w:rsidR="00AA14E3">
        <w:t xml:space="preserve">gewünschte Sachverhalte gelegt werden. </w:t>
      </w:r>
      <w:r w:rsidR="004342D4">
        <w:t xml:space="preserve"> Kausal entspricht der Informationsgehalt </w:t>
      </w:r>
      <w:r w:rsidR="002E69B4">
        <w:t xml:space="preserve">der Darstellung den Bedürfnisstrukturen des Anwenders. </w:t>
      </w:r>
      <w:r w:rsidR="00CA74C5">
        <w:t xml:space="preserve">Insbesondere Data </w:t>
      </w:r>
      <w:proofErr w:type="spellStart"/>
      <w:r w:rsidR="00CA74C5">
        <w:t>Scientists</w:t>
      </w:r>
      <w:proofErr w:type="spellEnd"/>
      <w:r w:rsidR="00CA74C5">
        <w:t xml:space="preserve"> können von diesem Faktor profitieren</w:t>
      </w:r>
      <w:r w:rsidR="00C13BE0">
        <w:t>. Ihnen unterliegt die Möglichkeit</w:t>
      </w:r>
      <w:r w:rsidR="00D675F2">
        <w:t xml:space="preserve"> </w:t>
      </w:r>
      <w:r w:rsidR="00DB290A">
        <w:t>Zusammenhäng</w:t>
      </w:r>
      <w:r w:rsidR="00C37A87">
        <w:t>e von Eigenschaften</w:t>
      </w:r>
      <w:r w:rsidR="00C13BE0">
        <w:t xml:space="preserve"> zu zentrieren</w:t>
      </w:r>
      <w:r w:rsidR="00C37A87">
        <w:t>, w</w:t>
      </w:r>
      <w:r w:rsidR="00C13BE0">
        <w:t>elche Auffä</w:t>
      </w:r>
      <w:r w:rsidR="00685371">
        <w:t xml:space="preserve">lligkeiten aufweisen und denen es folglich mehr Beachtung bedarf. </w:t>
      </w:r>
      <w:r w:rsidR="009F7336">
        <w:t>Um eine Steigerung der Übersichtlichkeit zu erzielen</w:t>
      </w:r>
      <w:r w:rsidR="00DC3C8B">
        <w:t xml:space="preserve">, sowie simultan die Anwendungsfreundlichkeit </w:t>
      </w:r>
      <w:r w:rsidR="00964372">
        <w:t>zu erhöhen wurde die „</w:t>
      </w:r>
      <w:proofErr w:type="spellStart"/>
      <w:r w:rsidR="00964372">
        <w:t>Hover</w:t>
      </w:r>
      <w:proofErr w:type="spellEnd"/>
      <w:r w:rsidR="00964372">
        <w:t xml:space="preserve">“-Funktion integriert. </w:t>
      </w:r>
      <w:r w:rsidR="007B3EC2">
        <w:t>Basierend</w:t>
      </w:r>
      <w:r w:rsidR="00AA70E6">
        <w:t xml:space="preserve"> einer aktiven Bewegung </w:t>
      </w:r>
      <w:r w:rsidR="007B3EC2">
        <w:t>mit</w:t>
      </w:r>
      <w:r w:rsidR="009D63CE">
        <w:t xml:space="preserve"> Maus des Nutzers über </w:t>
      </w:r>
      <w:r w:rsidR="00A730DE">
        <w:t>einen Punkt im aufgespannten Koordinatensystem</w:t>
      </w:r>
      <w:r w:rsidR="00CE3C1E">
        <w:t xml:space="preserve">, verfärbt sich der Punkt in der Farbe Rot und es werden Informationen über die Identität des Fahrzeuges, sowie </w:t>
      </w:r>
      <w:r w:rsidR="007711FD">
        <w:t xml:space="preserve">die Inhalte dessen Attribute ausgegeben. </w:t>
      </w:r>
      <w:r w:rsidR="00873715">
        <w:t>Ergänzend</w:t>
      </w:r>
      <w:r w:rsidR="00B53F6C">
        <w:t xml:space="preserve"> werde die exakten Datenwerte angezeigt, welche</w:t>
      </w:r>
      <w:r w:rsidR="00CD2A0C">
        <w:t xml:space="preserve"> </w:t>
      </w:r>
      <w:r w:rsidR="00873715">
        <w:t xml:space="preserve">anhand der Achseneinteilungen zu Ungenauigkeiten führen könnten. </w:t>
      </w:r>
      <w:r w:rsidR="000D13E3">
        <w:t>Äquivalent verhält sich die Interaktion i</w:t>
      </w:r>
      <w:r w:rsidR="00567F38">
        <w:t xml:space="preserve">m Kontext der Parallelen Koordinaten. </w:t>
      </w:r>
      <w:r w:rsidR="00AB43A0">
        <w:t xml:space="preserve">Erweiternd </w:t>
      </w:r>
      <w:r w:rsidR="00313F20">
        <w:t xml:space="preserve">bietet diese Technik den Raum für </w:t>
      </w:r>
      <w:r w:rsidR="007F3834">
        <w:t xml:space="preserve">eine individuelle Zuordnung </w:t>
      </w:r>
      <w:r w:rsidR="00C0433C">
        <w:t xml:space="preserve">von Attribut und Achse. </w:t>
      </w:r>
      <w:r w:rsidR="00A730DE">
        <w:t xml:space="preserve"> </w:t>
      </w:r>
      <w:r w:rsidR="00142095">
        <w:t xml:space="preserve">Entsprechend soll dies die Motivation des Nutzers dahingehend beeinflussen, interessante Kombinationsmöglichkeiten und folglich deren Sichtweise umzusetzen. Beispielsweise ist eine Kombination denkbar, welche eine Überlappung von Polygonlinien </w:t>
      </w:r>
      <w:r w:rsidR="000F5689">
        <w:t>provoziert,</w:t>
      </w:r>
      <w:r w:rsidR="00142095">
        <w:t xml:space="preserve"> um Trends identifizieren zu können. </w:t>
      </w:r>
      <w:r w:rsidR="003C05B8">
        <w:t>D</w:t>
      </w:r>
      <w:r w:rsidR="00C36FFC">
        <w:t xml:space="preserve">a die Baumhierarchie mit dem Dateiformat einer starren JSON-Datei arbeitet, muss diese Technik </w:t>
      </w:r>
      <w:r w:rsidR="008A0C02">
        <w:t xml:space="preserve">auf eine Interaktion verzichten. Allerdings ist zu bemerken, dass auf Grundlagen der hierarchischen Strukturen </w:t>
      </w:r>
      <w:r w:rsidR="00F84953">
        <w:t xml:space="preserve">das Visualisierungsziel bereits erfüllt ist. </w:t>
      </w:r>
    </w:p>
    <w:p w14:paraId="0C3D4CED" w14:textId="2A4F38E4" w:rsidR="00BA3DB6" w:rsidRDefault="0065220C" w:rsidP="003F6352">
      <w:pPr>
        <w:jc w:val="both"/>
        <w:rPr>
          <w:color w:val="FF0000"/>
        </w:rPr>
      </w:pPr>
      <w:r>
        <w:rPr>
          <w:color w:val="FF0000"/>
        </w:rPr>
        <w:t>Additional wurden die drei Visualisierungen als HTML-Seite verlinkt.</w:t>
      </w:r>
      <w:r w:rsidR="00BC7AE8">
        <w:rPr>
          <w:color w:val="FF0000"/>
        </w:rPr>
        <w:t xml:space="preserve"> Mit Hilfe einer Vernetzung der HTML-Seiten </w:t>
      </w:r>
      <w:r w:rsidR="00CD4554">
        <w:rPr>
          <w:color w:val="FF0000"/>
        </w:rPr>
        <w:t xml:space="preserve">untereinander, entsteht Interaktionsspielraum für den Anwender. </w:t>
      </w:r>
      <w:r w:rsidR="00554EBC">
        <w:rPr>
          <w:color w:val="FF0000"/>
        </w:rPr>
        <w:t xml:space="preserve">Mit Hilfe von konfigurierten Buttons kann der Nutzer </w:t>
      </w:r>
      <w:r w:rsidR="009D3141">
        <w:rPr>
          <w:color w:val="FF0000"/>
        </w:rPr>
        <w:t>zwischen den drei Visualisierungen und der Startseite wechseln</w:t>
      </w:r>
      <w:r w:rsidR="00FE339E">
        <w:rPr>
          <w:color w:val="FF0000"/>
        </w:rPr>
        <w:t xml:space="preserve"> und somit entsprechend seinen Bedürfnissen, die für ihn </w:t>
      </w:r>
      <w:r w:rsidR="00B87262">
        <w:rPr>
          <w:color w:val="FF0000"/>
        </w:rPr>
        <w:t xml:space="preserve">optimale Darstellung der gewünschten Zusammenhänge wählen. </w:t>
      </w:r>
    </w:p>
    <w:p w14:paraId="06458E16" w14:textId="538DC049" w:rsidR="00B871DA" w:rsidRPr="00B871DA" w:rsidRDefault="00245DB1" w:rsidP="003F6352">
      <w:pPr>
        <w:jc w:val="both"/>
      </w:pPr>
      <w:r>
        <w:t>Zusammenfassend</w:t>
      </w:r>
      <w:r w:rsidR="00852C6D">
        <w:t xml:space="preserve"> ist festzustellen, dass die Ausprägung der Interaktion nach Visualisierungstechnik variieren. </w:t>
      </w:r>
      <w:r w:rsidR="004B23A7">
        <w:t xml:space="preserve">Die </w:t>
      </w:r>
      <w:r w:rsidR="00680B8E">
        <w:t>größte Ausprägung unterliegt dem Scatterplot und den Parallelen Koordinaten. Ursäch</w:t>
      </w:r>
      <w:r w:rsidR="00631DCC">
        <w:t xml:space="preserve">lich dafür kann die Notwendig der Interaktion zur Erreichung des Visualisierungsziels </w:t>
      </w:r>
      <w:r w:rsidR="005468E5">
        <w:t>gesehen</w:t>
      </w:r>
      <w:r w:rsidR="00631DCC">
        <w:t xml:space="preserve"> werden</w:t>
      </w:r>
      <w:r w:rsidR="0010030A">
        <w:t>. Dieses betrifft</w:t>
      </w:r>
      <w:r w:rsidR="00FA205C">
        <w:t xml:space="preserve"> die Bereitstellung</w:t>
      </w:r>
      <w:r w:rsidR="00072C32">
        <w:t xml:space="preserve"> eine</w:t>
      </w:r>
      <w:r w:rsidR="00FA205C">
        <w:t>s</w:t>
      </w:r>
      <w:r w:rsidR="00072C32">
        <w:t xml:space="preserve"> hohen Informations</w:t>
      </w:r>
      <w:r w:rsidR="00BD2855">
        <w:t>gehalt</w:t>
      </w:r>
      <w:r w:rsidR="00FA205C">
        <w:t>es</w:t>
      </w:r>
      <w:r w:rsidR="00BD2855">
        <w:t xml:space="preserve">, </w:t>
      </w:r>
      <w:r w:rsidR="00A31B03">
        <w:t>die</w:t>
      </w:r>
      <w:r w:rsidR="00FA205C">
        <w:t xml:space="preserve"> G</w:t>
      </w:r>
      <w:r w:rsidR="00C43E11">
        <w:t>e</w:t>
      </w:r>
      <w:r w:rsidR="00905887">
        <w:t>w</w:t>
      </w:r>
      <w:r w:rsidR="00FA205C">
        <w:t xml:space="preserve">ährleistung </w:t>
      </w:r>
      <w:r w:rsidR="0093467C">
        <w:t>der Analyse</w:t>
      </w:r>
      <w:r w:rsidR="00A31B03">
        <w:t xml:space="preserve"> aus dem</w:t>
      </w:r>
      <w:r w:rsidR="00321E2F">
        <w:t xml:space="preserve"> Zusammenspiel von Attributen</w:t>
      </w:r>
      <w:r w:rsidR="00D56A43">
        <w:t xml:space="preserve">, sowie </w:t>
      </w:r>
      <w:r w:rsidR="00A828B8">
        <w:t xml:space="preserve">die Möglichkeit </w:t>
      </w:r>
      <w:r w:rsidR="00421A91">
        <w:t xml:space="preserve">des </w:t>
      </w:r>
      <w:r w:rsidR="00CF796E">
        <w:t>Attribute zueinander ins Verhältnis zu setzen und Rückschlusse daraus ziehen zu können.</w:t>
      </w:r>
    </w:p>
    <w:p w14:paraId="580AA7B4" w14:textId="77777777" w:rsidR="008E5153" w:rsidRPr="00AE7E03" w:rsidRDefault="008E5153" w:rsidP="003F6352">
      <w:pPr>
        <w:jc w:val="both"/>
      </w:pPr>
    </w:p>
    <w:p w14:paraId="5D9419E1" w14:textId="550CC46D" w:rsidR="00DD6EAF" w:rsidRDefault="00DD6EAF" w:rsidP="003F6352">
      <w:pPr>
        <w:pStyle w:val="berschrift1"/>
        <w:jc w:val="both"/>
      </w:pPr>
      <w:bookmarkStart w:id="28" w:name="_Toc82161136"/>
      <w:r>
        <w:t>Implementierung</w:t>
      </w:r>
      <w:bookmarkEnd w:id="28"/>
    </w:p>
    <w:p w14:paraId="62E42623" w14:textId="05CAE2A0" w:rsidR="00DD6EAF" w:rsidRDefault="00DD6EAF" w:rsidP="003F6352">
      <w:pPr>
        <w:pStyle w:val="berschrift1"/>
        <w:jc w:val="both"/>
      </w:pPr>
      <w:bookmarkStart w:id="29" w:name="_Toc82161137"/>
      <w:r>
        <w:t>Anwe</w:t>
      </w:r>
      <w:r w:rsidR="00AF4DBA">
        <w:t>n</w:t>
      </w:r>
      <w:r>
        <w:t>dungs</w:t>
      </w:r>
      <w:r w:rsidR="00AF4DBA">
        <w:t>fälle</w:t>
      </w:r>
      <w:bookmarkEnd w:id="29"/>
    </w:p>
    <w:p w14:paraId="5F2B9289" w14:textId="69B86B01" w:rsidR="00AF4DBA" w:rsidRDefault="00AF4DBA" w:rsidP="003F6352">
      <w:pPr>
        <w:pStyle w:val="berschrift2"/>
        <w:jc w:val="both"/>
      </w:pPr>
      <w:bookmarkStart w:id="30" w:name="_Toc82161138"/>
      <w:r>
        <w:t>Anwendung Visualisierung Eins</w:t>
      </w:r>
      <w:bookmarkEnd w:id="30"/>
    </w:p>
    <w:p w14:paraId="6235364C" w14:textId="2AD5183E" w:rsidR="00F40894" w:rsidRDefault="009566A5" w:rsidP="003F6352">
      <w:pPr>
        <w:pStyle w:val="Beschriftung"/>
        <w:jc w:val="both"/>
      </w:pPr>
      <w:bookmarkStart w:id="31" w:name="_Ref80618481"/>
      <w:r>
        <w:t xml:space="preserve">Abbildung </w:t>
      </w:r>
      <w:r w:rsidR="0093467C">
        <w:fldChar w:fldCharType="begin"/>
      </w:r>
      <w:r w:rsidR="0093467C">
        <w:instrText xml:space="preserve"> SEQ Abbildung \* ARABIC </w:instrText>
      </w:r>
      <w:r w:rsidR="0093467C">
        <w:fldChar w:fldCharType="separate"/>
      </w:r>
      <w:r w:rsidR="00A6305F">
        <w:rPr>
          <w:noProof/>
        </w:rPr>
        <w:t>5</w:t>
      </w:r>
      <w:r w:rsidR="0093467C">
        <w:rPr>
          <w:noProof/>
        </w:rPr>
        <w:fldChar w:fldCharType="end"/>
      </w:r>
      <w:bookmarkEnd w:id="31"/>
      <w:r>
        <w:t>: Scatterplot welcher die Eigenschaften Preis und Körper gegenüberstellt (Quelle: eigene Darstellung)</w:t>
      </w:r>
    </w:p>
    <w:p w14:paraId="063E904A" w14:textId="3BF70B72" w:rsidR="00AF4DBA" w:rsidRDefault="00AF4DBA" w:rsidP="003F6352">
      <w:pPr>
        <w:pStyle w:val="berschrift2"/>
        <w:jc w:val="both"/>
      </w:pPr>
      <w:bookmarkStart w:id="32" w:name="_Toc82161139"/>
      <w:r>
        <w:t>Anwendung Visualisierung Zwei</w:t>
      </w:r>
      <w:bookmarkEnd w:id="32"/>
    </w:p>
    <w:p w14:paraId="780AE704" w14:textId="7AC5DEB9" w:rsidR="00175D79" w:rsidRDefault="00950086" w:rsidP="003F6352">
      <w:pPr>
        <w:pStyle w:val="Beschriftung"/>
        <w:jc w:val="both"/>
      </w:pPr>
      <w:bookmarkStart w:id="33" w:name="_Ref80620471"/>
      <w:bookmarkStart w:id="34" w:name="_Ref80620466"/>
      <w:r>
        <w:t xml:space="preserve">Abbildung </w:t>
      </w:r>
      <w:r w:rsidR="0093467C">
        <w:fldChar w:fldCharType="begin"/>
      </w:r>
      <w:r w:rsidR="0093467C">
        <w:instrText xml:space="preserve"> SEQ Abbildung \* ARABIC </w:instrText>
      </w:r>
      <w:r w:rsidR="0093467C">
        <w:fldChar w:fldCharType="separate"/>
      </w:r>
      <w:r w:rsidR="00A6305F">
        <w:rPr>
          <w:noProof/>
        </w:rPr>
        <w:t>6</w:t>
      </w:r>
      <w:r w:rsidR="0093467C">
        <w:rPr>
          <w:noProof/>
        </w:rPr>
        <w:fldChar w:fldCharType="end"/>
      </w:r>
      <w:bookmarkEnd w:id="33"/>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4"/>
    </w:p>
    <w:p w14:paraId="45225383" w14:textId="726452B0" w:rsidR="00AF4DBA" w:rsidRDefault="00AF4DBA" w:rsidP="003F6352">
      <w:pPr>
        <w:pStyle w:val="berschrift2"/>
        <w:jc w:val="both"/>
      </w:pPr>
      <w:bookmarkStart w:id="35" w:name="_Toc82161140"/>
      <w:r>
        <w:t>Anwendung Visualisierung Drei</w:t>
      </w:r>
      <w:bookmarkEnd w:id="35"/>
    </w:p>
    <w:p w14:paraId="4E3CAC44" w14:textId="30B57F27" w:rsidR="00A34A7B" w:rsidRDefault="00147E18" w:rsidP="003F6352">
      <w:pPr>
        <w:pStyle w:val="Beschriftung"/>
        <w:jc w:val="both"/>
      </w:pPr>
      <w:bookmarkStart w:id="36" w:name="_Ref80622873"/>
      <w:r>
        <w:t xml:space="preserve">Abbildung </w:t>
      </w:r>
      <w:r w:rsidR="0093467C">
        <w:fldChar w:fldCharType="begin"/>
      </w:r>
      <w:r w:rsidR="0093467C">
        <w:instrText xml:space="preserve"> SEQ Abbildung \* ARABIC </w:instrText>
      </w:r>
      <w:r w:rsidR="0093467C">
        <w:fldChar w:fldCharType="separate"/>
      </w:r>
      <w:r w:rsidR="00A6305F">
        <w:rPr>
          <w:noProof/>
        </w:rPr>
        <w:t>7</w:t>
      </w:r>
      <w:r w:rsidR="0093467C">
        <w:rPr>
          <w:noProof/>
        </w:rPr>
        <w:fldChar w:fldCharType="end"/>
      </w:r>
      <w:bookmarkEnd w:id="36"/>
      <w:r>
        <w:t xml:space="preserve">: </w:t>
      </w:r>
      <w:bookmarkStart w:id="37" w:name="_Ref80622870"/>
      <w:r>
        <w:t>Ausschnitt mit Asiatischen Weinen aus der Baumhierarchie (Quelle: eigene Darstellung)</w:t>
      </w:r>
      <w:bookmarkEnd w:id="37"/>
    </w:p>
    <w:p w14:paraId="0DB0C292" w14:textId="4061AD68" w:rsidR="00AF4DBA" w:rsidRDefault="00AF4DBA" w:rsidP="003F6352">
      <w:pPr>
        <w:pStyle w:val="berschrift1"/>
        <w:jc w:val="both"/>
      </w:pPr>
      <w:bookmarkStart w:id="38" w:name="_Toc82161141"/>
      <w:r>
        <w:t>Verwandte Arbeiten</w:t>
      </w:r>
      <w:bookmarkEnd w:id="38"/>
    </w:p>
    <w:p w14:paraId="6E86AAAD" w14:textId="75CA4998" w:rsidR="00AF4DBA" w:rsidRDefault="00AF4DBA" w:rsidP="003F6352">
      <w:pPr>
        <w:pStyle w:val="berschrift1"/>
        <w:jc w:val="both"/>
      </w:pPr>
      <w:bookmarkStart w:id="39" w:name="_Toc82161142"/>
      <w:r>
        <w:t>Zusammenfassung und Ausblick</w:t>
      </w:r>
      <w:bookmarkEnd w:id="39"/>
    </w:p>
    <w:p w14:paraId="04373646" w14:textId="77777777" w:rsidR="00153762" w:rsidRDefault="00153762" w:rsidP="003F6352">
      <w:pPr>
        <w:jc w:val="both"/>
        <w:sectPr w:rsidR="00153762" w:rsidSect="00153762">
          <w:pgSz w:w="11906" w:h="16838"/>
          <w:pgMar w:top="1417" w:right="1417" w:bottom="1134" w:left="1417" w:header="708" w:footer="708" w:gutter="0"/>
          <w:pgNumType w:start="1"/>
          <w:cols w:space="708"/>
          <w:docGrid w:linePitch="360"/>
        </w:sectPr>
      </w:pPr>
    </w:p>
    <w:p w14:paraId="12FC699C" w14:textId="4B45C49C" w:rsidR="00C01E8B" w:rsidRPr="003D0ECC" w:rsidRDefault="0093467C" w:rsidP="003F6352">
      <w:pPr>
        <w:pStyle w:val="CitaviBibliographyHeading"/>
        <w:numPr>
          <w:ilvl w:val="0"/>
          <w:numId w:val="0"/>
        </w:numPr>
        <w:ind w:left="709"/>
        <w:jc w:val="both"/>
      </w:pPr>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r w:rsidR="003D0ECC">
            <w:rPr>
              <w:rFonts w:asciiTheme="minorHAnsi" w:hAnsiTheme="minorHAnsi" w:cstheme="minorHAnsi"/>
              <w:b w:val="0"/>
              <w:bCs w:val="0"/>
              <w:sz w:val="22"/>
              <w:szCs w:val="22"/>
            </w:rPr>
            <w:t xml:space="preserve"> </w:t>
          </w:r>
        </w:sdtContent>
      </w:sdt>
    </w:p>
    <w:p w14:paraId="517DE58C" w14:textId="4FA39915" w:rsidR="00C01E8B" w:rsidRDefault="00C01E8B" w:rsidP="003F6352">
      <w:pPr>
        <w:pStyle w:val="berschrift1"/>
        <w:numPr>
          <w:ilvl w:val="0"/>
          <w:numId w:val="0"/>
        </w:numPr>
        <w:jc w:val="both"/>
      </w:pPr>
      <w:bookmarkStart w:id="40" w:name="_Toc82161144"/>
      <w:r>
        <w:t>Anhang</w:t>
      </w:r>
      <w:bookmarkEnd w:id="40"/>
    </w:p>
    <w:p w14:paraId="52349F1B" w14:textId="347406D8" w:rsidR="009B7DCF" w:rsidRDefault="009B7DCF" w:rsidP="003F6352">
      <w:pPr>
        <w:pStyle w:val="berschrift2"/>
        <w:numPr>
          <w:ilvl w:val="0"/>
          <w:numId w:val="0"/>
        </w:numPr>
        <w:jc w:val="both"/>
      </w:pPr>
      <w:bookmarkStart w:id="41" w:name="_Toc82161145"/>
      <w:proofErr w:type="spellStart"/>
      <w:r>
        <w:t>Git</w:t>
      </w:r>
      <w:proofErr w:type="spellEnd"/>
      <w:r>
        <w:t xml:space="preserve"> Historie</w:t>
      </w:r>
      <w:bookmarkEnd w:id="41"/>
    </w:p>
    <w:p w14:paraId="65F16095" w14:textId="0A549B8A" w:rsidR="002B5C9F" w:rsidRDefault="002B5C9F" w:rsidP="003F6352">
      <w:pPr>
        <w:pStyle w:val="CitaviBibliographyEntry"/>
        <w:jc w:val="both"/>
        <w:rPr>
          <w:lang w:val="en-US"/>
        </w:rPr>
      </w:pPr>
    </w:p>
    <w:p w14:paraId="5AFC5167" w14:textId="77777777" w:rsidR="002B5C9F" w:rsidRDefault="002B5C9F" w:rsidP="003F6352">
      <w:pPr>
        <w:jc w:val="both"/>
        <w:rPr>
          <w:lang w:val="en-US"/>
        </w:rPr>
      </w:pPr>
    </w:p>
    <w:sdt>
      <w:sdtPr>
        <w:rPr>
          <w:rFonts w:asciiTheme="minorHAnsi" w:hAnsiTheme="minorHAnsi" w:cstheme="minorHAnsi"/>
          <w:b w:val="0"/>
          <w:bCs w:val="0"/>
          <w:sz w:val="22"/>
          <w:szCs w:val="22"/>
          <w:lang w:val="en-US"/>
        </w:rPr>
        <w:tag w:val="CitaviBibliography"/>
        <w:id w:val="7421230"/>
        <w:placeholder>
          <w:docPart w:val="DefaultPlaceholder_-1854013440"/>
        </w:placeholder>
      </w:sdtPr>
      <w:sdtEndPr/>
      <w:sdtContent>
        <w:p w14:paraId="26FA7AD7" w14:textId="77777777" w:rsidR="0091482A" w:rsidRDefault="007469B8" w:rsidP="003F6352">
          <w:pPr>
            <w:pStyle w:val="CitaviBibliographyHeading"/>
            <w:jc w:val="both"/>
            <w:rPr>
              <w:lang w:val="en-US"/>
            </w:rPr>
          </w:pPr>
          <w:r>
            <w:rPr>
              <w:lang w:val="en-US"/>
            </w:rPr>
            <w:fldChar w:fldCharType="begin"/>
          </w:r>
          <w:r>
            <w:rPr>
              <w:lang w:val="en-US"/>
            </w:rPr>
            <w:instrText>ADDIN CitaviBibliography</w:instrText>
          </w:r>
          <w:r>
            <w:rPr>
              <w:lang w:val="en-US"/>
            </w:rPr>
            <w:fldChar w:fldCharType="separate"/>
          </w:r>
          <w:r w:rsidR="0091482A">
            <w:rPr>
              <w:lang w:val="en-US"/>
            </w:rPr>
            <w:t>Literatur</w:t>
          </w:r>
        </w:p>
        <w:p w14:paraId="71C6CF7A" w14:textId="77777777" w:rsidR="0091482A" w:rsidRPr="0091482A" w:rsidRDefault="0091482A" w:rsidP="003F6352">
          <w:pPr>
            <w:pStyle w:val="CitaviBibliographyEntry"/>
            <w:jc w:val="both"/>
          </w:pPr>
          <w:r w:rsidRPr="0091482A">
            <w:t>1.</w:t>
          </w:r>
          <w:r w:rsidRPr="0091482A">
            <w:tab/>
          </w:r>
          <w:bookmarkStart w:id="42" w:name="_CTVL001670bf26d23a74ae9856f85318d0d8ba1"/>
          <w:r w:rsidRPr="0091482A">
            <w:t>(2020) Kurz gefasst: Künstliche neuronale Netze in 3 Minuten. https://blog.fintechcube.com/kuenstliche-neuronale-netze-in-3-minuten/. Zugegriffen: 29. November 2021</w:t>
          </w:r>
        </w:p>
        <w:bookmarkEnd w:id="42"/>
        <w:p w14:paraId="6E33DAF1" w14:textId="77777777" w:rsidR="0091482A" w:rsidRPr="0091482A" w:rsidRDefault="0091482A" w:rsidP="003F6352">
          <w:pPr>
            <w:pStyle w:val="CitaviBibliographyEntry"/>
            <w:jc w:val="both"/>
          </w:pPr>
          <w:r w:rsidRPr="0091482A">
            <w:t>2.</w:t>
          </w:r>
          <w:r w:rsidRPr="0091482A">
            <w:tab/>
          </w:r>
          <w:bookmarkStart w:id="43" w:name="_CTVL001690ad76240614ae8a466cea71768039b"/>
          <w:r w:rsidRPr="0091482A">
            <w:t>(2021) Parallele Koordinaten. https://de.wikipedia.org/wiki/Parallele_Koordinaten. Zugegriffen: 29. November 2021</w:t>
          </w:r>
        </w:p>
        <w:bookmarkEnd w:id="43"/>
        <w:p w14:paraId="12B5C7B1" w14:textId="77777777" w:rsidR="0091482A" w:rsidRPr="0091482A" w:rsidRDefault="0091482A" w:rsidP="003F6352">
          <w:pPr>
            <w:pStyle w:val="CitaviBibliographyEntry"/>
            <w:jc w:val="both"/>
          </w:pPr>
          <w:r w:rsidRPr="0091482A">
            <w:t>3.</w:t>
          </w:r>
          <w:r w:rsidRPr="0091482A">
            <w:tab/>
          </w:r>
          <w:bookmarkStart w:id="44" w:name="_CTVL0018c914dba131c471ca162a1130815e8de"/>
          <w:r w:rsidRPr="0091482A">
            <w:t>Auto Scout24. https://www.autoscout24.de/auto/gebrauchtwagen/. Zugegriffen: 05. Dezember 2021</w:t>
          </w:r>
        </w:p>
        <w:bookmarkEnd w:id="44"/>
        <w:p w14:paraId="187155EC" w14:textId="77777777" w:rsidR="0091482A" w:rsidRPr="0091482A" w:rsidRDefault="0091482A" w:rsidP="003F6352">
          <w:pPr>
            <w:pStyle w:val="CitaviBibliographyEntry"/>
            <w:jc w:val="both"/>
          </w:pPr>
          <w:r w:rsidRPr="0091482A">
            <w:t>4.</w:t>
          </w:r>
          <w:r w:rsidRPr="0091482A">
            <w:tab/>
          </w:r>
          <w:bookmarkStart w:id="45" w:name="_CTVL001a9f8d3217f7d43538f573323d8ace4c4"/>
          <w:r w:rsidRPr="0091482A">
            <w:t>Co-Learning Lounge. https://colearninglounge.com/. Zugegriffen: 01. Dezember 2021</w:t>
          </w:r>
        </w:p>
        <w:bookmarkEnd w:id="45"/>
        <w:p w14:paraId="181E98F1" w14:textId="77777777" w:rsidR="0091482A" w:rsidRPr="0091482A" w:rsidRDefault="0091482A" w:rsidP="003F6352">
          <w:pPr>
            <w:pStyle w:val="CitaviBibliographyEntry"/>
            <w:jc w:val="both"/>
          </w:pPr>
          <w:r>
            <w:rPr>
              <w:lang w:val="en-US"/>
            </w:rPr>
            <w:t>5.</w:t>
          </w:r>
          <w:r>
            <w:rPr>
              <w:lang w:val="en-US"/>
            </w:rPr>
            <w:tab/>
          </w:r>
          <w:bookmarkStart w:id="46" w:name="_CTVL00143ec9eae2dd24195bf635ed669642ab0"/>
          <w:r>
            <w:rPr>
              <w:lang w:val="en-US"/>
            </w:rPr>
            <w:t xml:space="preserve">dictionary.com. https://www.dictionary.com/browse/lakh. </w:t>
          </w:r>
          <w:r w:rsidRPr="0091482A">
            <w:t>Zugegriffen: 03. Dezember 2021</w:t>
          </w:r>
        </w:p>
        <w:bookmarkEnd w:id="46"/>
        <w:p w14:paraId="4007F423" w14:textId="77777777" w:rsidR="0091482A" w:rsidRDefault="0091482A" w:rsidP="003F6352">
          <w:pPr>
            <w:pStyle w:val="CitaviBibliographyEntry"/>
            <w:jc w:val="both"/>
            <w:rPr>
              <w:lang w:val="en-US"/>
            </w:rPr>
          </w:pPr>
          <w:r w:rsidRPr="0091482A">
            <w:t>6.</w:t>
          </w:r>
          <w:r w:rsidRPr="0091482A">
            <w:tab/>
          </w:r>
          <w:bookmarkStart w:id="47" w:name="_CTVL0016ce34499fa144510956af9063d0f626a"/>
          <w:r w:rsidRPr="0091482A">
            <w:t xml:space="preserve">finanzen.net. https://www.finanzen.net/devisen/euro-indische_rupie-kurs. </w:t>
          </w:r>
          <w:r>
            <w:rPr>
              <w:lang w:val="en-US"/>
            </w:rPr>
            <w:t>Zugegriffen: 24. November 2021</w:t>
          </w:r>
        </w:p>
        <w:bookmarkEnd w:id="47"/>
        <w:p w14:paraId="34CA2451" w14:textId="77777777" w:rsidR="0091482A" w:rsidRPr="0091482A" w:rsidRDefault="0091482A" w:rsidP="003F6352">
          <w:pPr>
            <w:pStyle w:val="CitaviBibliographyEntry"/>
            <w:jc w:val="both"/>
          </w:pPr>
          <w:r>
            <w:rPr>
              <w:lang w:val="en-US"/>
            </w:rPr>
            <w:t>7.</w:t>
          </w:r>
          <w:r>
            <w:rPr>
              <w:lang w:val="en-US"/>
            </w:rPr>
            <w:tab/>
          </w:r>
          <w:bookmarkStart w:id="48" w:name="_CTVL001989d9c6d1bdc45a0a9d51ca8d150bf68"/>
          <w:r>
            <w:rPr>
              <w:lang w:val="en-US"/>
            </w:rPr>
            <w:t xml:space="preserve">Goodfellow I, Bengio Y, Courville A (Hrsg) (2018) Deep Learning. </w:t>
          </w:r>
          <w:r w:rsidRPr="0091482A">
            <w:t>Das umfassende Handbuch. Grundlagen, aktuelle Verfahren und Algorithmen, neue Forschungsansätze. MITP-Verlag</w:t>
          </w:r>
        </w:p>
        <w:bookmarkEnd w:id="48"/>
        <w:p w14:paraId="3BB5BEEA" w14:textId="77777777" w:rsidR="0091482A" w:rsidRDefault="0091482A" w:rsidP="003F6352">
          <w:pPr>
            <w:pStyle w:val="CitaviBibliographyEntry"/>
            <w:jc w:val="both"/>
            <w:rPr>
              <w:lang w:val="en-US"/>
            </w:rPr>
          </w:pPr>
          <w:r w:rsidRPr="0091482A">
            <w:t>8.</w:t>
          </w:r>
          <w:r w:rsidRPr="0091482A">
            <w:tab/>
          </w:r>
          <w:bookmarkStart w:id="49" w:name="_CTVL001f1b147e0a0234b81af7b050127f123f7"/>
          <w:r w:rsidRPr="0091482A">
            <w:t xml:space="preserve">Gumm,H.,Peter Bäume. Bäume, Binärbäume, Traversierungen, abstrakte Klassen, Binäre Suchbäume, Balancierte Bäume, AVL-Bäume, Heaps, Heapsort, Priority queues. https://www.mathematik.uni-marburg.de/~gumm/Lehre/SS07/PraktischeInformatikII/Folien/08%20Baeume.pdf. Zugegriffen: 20. </w:t>
          </w:r>
          <w:r>
            <w:rPr>
              <w:lang w:val="en-US"/>
            </w:rPr>
            <w:t>November 2021</w:t>
          </w:r>
        </w:p>
        <w:bookmarkEnd w:id="49"/>
        <w:p w14:paraId="21C85C0E" w14:textId="77777777" w:rsidR="0091482A" w:rsidRPr="0091482A" w:rsidRDefault="0091482A" w:rsidP="003F6352">
          <w:pPr>
            <w:pStyle w:val="CitaviBibliographyEntry"/>
            <w:jc w:val="both"/>
          </w:pPr>
          <w:r>
            <w:rPr>
              <w:lang w:val="en-US"/>
            </w:rPr>
            <w:t>9.</w:t>
          </w:r>
          <w:r>
            <w:rPr>
              <w:lang w:val="en-US"/>
            </w:rPr>
            <w:tab/>
          </w:r>
          <w:bookmarkStart w:id="50" w:name="_CTVL001e13cb20961034238a8506884fb204821"/>
          <w:r>
            <w:rPr>
              <w:lang w:val="en-US"/>
            </w:rPr>
            <w:t xml:space="preserve">Kasliwal A Used Cars price Prediction. Predict the price of an unknown car. Build your own Algo for cars 24!! https://www.kaggle.com/colearninglounge/used-cars-price-prediction. </w:t>
          </w:r>
          <w:r w:rsidRPr="0091482A">
            <w:t>Zugegriffen: 29. November 2021</w:t>
          </w:r>
        </w:p>
        <w:bookmarkEnd w:id="50"/>
        <w:p w14:paraId="0A8A749E" w14:textId="77777777" w:rsidR="0091482A" w:rsidRDefault="0091482A" w:rsidP="003F6352">
          <w:pPr>
            <w:pStyle w:val="CitaviBibliographyEntry"/>
            <w:jc w:val="both"/>
            <w:rPr>
              <w:lang w:val="en-US"/>
            </w:rPr>
          </w:pPr>
          <w:r w:rsidRPr="0091482A">
            <w:t>10.</w:t>
          </w:r>
          <w:r w:rsidRPr="0091482A">
            <w:tab/>
          </w:r>
          <w:bookmarkStart w:id="51" w:name="_CTVL0012aeed62c9a114f739fc0983169d1f283"/>
          <w:r w:rsidRPr="0091482A">
            <w:t xml:space="preserve">Lindner M-L (2021) Elm-Projekt-Used-Cars---main. https://github.com/milu1992/Elm-Projekt-Used-Cars---main. Zugegriffen: 19. </w:t>
          </w:r>
          <w:r>
            <w:rPr>
              <w:lang w:val="en-US"/>
            </w:rPr>
            <w:t>Dezember 2021</w:t>
          </w:r>
        </w:p>
        <w:bookmarkEnd w:id="51"/>
        <w:p w14:paraId="35C986EA" w14:textId="77777777" w:rsidR="0091482A" w:rsidRDefault="0091482A" w:rsidP="003F6352">
          <w:pPr>
            <w:pStyle w:val="CitaviBibliographyEntry"/>
            <w:jc w:val="both"/>
            <w:rPr>
              <w:lang w:val="en-US"/>
            </w:rPr>
          </w:pPr>
          <w:r>
            <w:rPr>
              <w:lang w:val="en-US"/>
            </w:rPr>
            <w:t>11.</w:t>
          </w:r>
          <w:r>
            <w:rPr>
              <w:lang w:val="en-US"/>
            </w:rPr>
            <w:tab/>
          </w:r>
          <w:bookmarkStart w:id="52" w:name="_CTVL00104adfbbda8b5424c8487059b12f8d735"/>
          <w:r>
            <w:rPr>
              <w:lang w:val="en-US"/>
            </w:rPr>
            <w:t>Lovelace A (1842) Notes upon L. F. Menabrea’s “Sketch of the Analytical Engineinvented by Charles Babbage”</w:t>
          </w:r>
        </w:p>
        <w:bookmarkEnd w:id="52"/>
        <w:p w14:paraId="42E9A98F" w14:textId="77777777" w:rsidR="0091482A" w:rsidRDefault="0091482A" w:rsidP="003F6352">
          <w:pPr>
            <w:pStyle w:val="CitaviBibliographyEntry"/>
            <w:jc w:val="both"/>
            <w:rPr>
              <w:lang w:val="en-US"/>
            </w:rPr>
          </w:pPr>
          <w:r w:rsidRPr="0091482A">
            <w:t>12.</w:t>
          </w:r>
          <w:r w:rsidRPr="0091482A">
            <w:tab/>
          </w:r>
          <w:bookmarkStart w:id="53" w:name="_CTVL0017b9b5ddd3f014e31a72f7bbfc072e0ff"/>
          <w:r w:rsidRPr="0091482A">
            <w:t xml:space="preserve">mobile.de. https://www.mobile.de/. Zugegriffen: 05. </w:t>
          </w:r>
          <w:r>
            <w:rPr>
              <w:lang w:val="en-US"/>
            </w:rPr>
            <w:t>Dezember 2021</w:t>
          </w:r>
        </w:p>
        <w:bookmarkEnd w:id="53"/>
        <w:p w14:paraId="586D9564" w14:textId="77777777" w:rsidR="0091482A" w:rsidRPr="0091482A" w:rsidRDefault="0091482A" w:rsidP="003F6352">
          <w:pPr>
            <w:pStyle w:val="CitaviBibliographyEntry"/>
            <w:jc w:val="both"/>
          </w:pPr>
          <w:r>
            <w:rPr>
              <w:lang w:val="en-US"/>
            </w:rPr>
            <w:t>13.</w:t>
          </w:r>
          <w:r>
            <w:rPr>
              <w:lang w:val="en-US"/>
            </w:rPr>
            <w:tab/>
          </w:r>
          <w:bookmarkStart w:id="54" w:name="_CTVL00127820124ec0648c0ab158aeafede1a79"/>
          <w:r>
            <w:rPr>
              <w:lang w:val="en-US"/>
            </w:rPr>
            <w:t xml:space="preserve">Nantasenamat C (2020) The Data Science Process. A Visual Guide to Standard Procedures in Data Science. https://towardsdatascience.com/the-data-science-process-a19eb7ebc41b. </w:t>
          </w:r>
          <w:r w:rsidRPr="0091482A">
            <w:t>Zugegriffen: 30. November 2021</w:t>
          </w:r>
        </w:p>
        <w:bookmarkEnd w:id="54"/>
        <w:p w14:paraId="2F4065BB" w14:textId="77777777" w:rsidR="0091482A" w:rsidRPr="0091482A" w:rsidRDefault="0091482A" w:rsidP="003F6352">
          <w:pPr>
            <w:pStyle w:val="CitaviBibliographyEntry"/>
            <w:jc w:val="both"/>
          </w:pPr>
          <w:r w:rsidRPr="0091482A">
            <w:t>14.</w:t>
          </w:r>
          <w:r w:rsidRPr="0091482A">
            <w:tab/>
          </w:r>
          <w:bookmarkStart w:id="55" w:name="_CTVL001b6d119c62c7b4f1f8bd7fa549c02e888"/>
          <w:r w:rsidRPr="0091482A">
            <w:t>Traeger M, Eberhart A, Geldner G, Morin AM, Putzke C, Wulf H, Eberahrdt,L.,H.,J. (2003) Künstliche neuronale Netze. Theorie und Anwendungen in der Anästhesie, Intensiv- und Notfallmedizin. Der Angesthesist:1055–1061</w:t>
          </w:r>
        </w:p>
        <w:bookmarkEnd w:id="55"/>
        <w:p w14:paraId="4A1EA083" w14:textId="345D68C7" w:rsidR="007469B8" w:rsidRPr="00B73440" w:rsidRDefault="0091482A" w:rsidP="003F6352">
          <w:pPr>
            <w:pStyle w:val="CitaviBibliographyEntry"/>
            <w:jc w:val="both"/>
          </w:pPr>
          <w:r>
            <w:rPr>
              <w:lang w:val="en-US"/>
            </w:rPr>
            <w:t>15.</w:t>
          </w:r>
          <w:r>
            <w:rPr>
              <w:lang w:val="en-US"/>
            </w:rPr>
            <w:tab/>
          </w:r>
          <w:bookmarkStart w:id="56" w:name="_CTVL0015be256b8c9014b149bfad1b9a90e5f76"/>
          <w:r>
            <w:rPr>
              <w:lang w:val="en-US"/>
            </w:rPr>
            <w:t xml:space="preserve">Yi M A Complete Guide to Scatter Plots. </w:t>
          </w:r>
          <w:r w:rsidRPr="0091482A">
            <w:t xml:space="preserve">Chartio. https://chartio.com/learn/charts/what-is-a-scatter-plot/. Zugegriffen: 27. </w:t>
          </w:r>
          <w:r>
            <w:rPr>
              <w:lang w:val="en-US"/>
            </w:rPr>
            <w:t>November 202</w:t>
          </w:r>
          <w:bookmarkEnd w:id="56"/>
          <w:r>
            <w:rPr>
              <w:lang w:val="en-US"/>
            </w:rPr>
            <w:t>1</w:t>
          </w:r>
          <w:r w:rsidR="007469B8">
            <w:rPr>
              <w:lang w:val="en-US"/>
            </w:rPr>
            <w:fldChar w:fldCharType="end"/>
          </w:r>
        </w:p>
      </w:sdtContent>
    </w:sdt>
    <w:p w14:paraId="1C578F6C" w14:textId="77777777" w:rsidR="007469B8" w:rsidRPr="00B73440" w:rsidRDefault="007469B8" w:rsidP="003F6352">
      <w:pPr>
        <w:jc w:val="both"/>
      </w:pPr>
    </w:p>
    <w:sectPr w:rsidR="007469B8" w:rsidRPr="00B73440"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05AD5" w14:textId="77777777" w:rsidR="009F1285" w:rsidRDefault="009F1285" w:rsidP="00537FBC">
      <w:r>
        <w:separator/>
      </w:r>
    </w:p>
    <w:p w14:paraId="5F7955E0" w14:textId="77777777" w:rsidR="009F1285" w:rsidRDefault="009F1285" w:rsidP="00537FBC"/>
  </w:endnote>
  <w:endnote w:type="continuationSeparator" w:id="0">
    <w:p w14:paraId="53996E7F" w14:textId="77777777" w:rsidR="009F1285" w:rsidRDefault="009F1285" w:rsidP="00537FBC">
      <w:r>
        <w:continuationSeparator/>
      </w:r>
    </w:p>
    <w:p w14:paraId="4030E577" w14:textId="77777777" w:rsidR="009F1285" w:rsidRDefault="009F1285" w:rsidP="00537FBC"/>
  </w:endnote>
  <w:endnote w:type="continuationNotice" w:id="1">
    <w:p w14:paraId="5AAA267B" w14:textId="77777777" w:rsidR="009F1285" w:rsidRDefault="009F12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AB545" w14:textId="77777777" w:rsidR="009F1285" w:rsidRDefault="009F1285" w:rsidP="00537FBC">
      <w:r>
        <w:separator/>
      </w:r>
    </w:p>
    <w:p w14:paraId="1D790278" w14:textId="77777777" w:rsidR="009F1285" w:rsidRDefault="009F1285" w:rsidP="00537FBC"/>
  </w:footnote>
  <w:footnote w:type="continuationSeparator" w:id="0">
    <w:p w14:paraId="7B442DDD" w14:textId="77777777" w:rsidR="009F1285" w:rsidRDefault="009F1285" w:rsidP="00537FBC">
      <w:r>
        <w:continuationSeparator/>
      </w:r>
    </w:p>
    <w:p w14:paraId="01A071F2" w14:textId="77777777" w:rsidR="009F1285" w:rsidRDefault="009F1285" w:rsidP="00537FBC"/>
  </w:footnote>
  <w:footnote w:type="continuationNotice" w:id="1">
    <w:p w14:paraId="4BF4EAFB" w14:textId="77777777" w:rsidR="009F1285" w:rsidRDefault="009F128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231"/>
    <w:rsid w:val="00002CEC"/>
    <w:rsid w:val="000039D2"/>
    <w:rsid w:val="000053D6"/>
    <w:rsid w:val="0000558F"/>
    <w:rsid w:val="00005A90"/>
    <w:rsid w:val="000060B0"/>
    <w:rsid w:val="00007095"/>
    <w:rsid w:val="00010C5A"/>
    <w:rsid w:val="00011034"/>
    <w:rsid w:val="0001178F"/>
    <w:rsid w:val="00012513"/>
    <w:rsid w:val="000128E8"/>
    <w:rsid w:val="00012E73"/>
    <w:rsid w:val="0001364B"/>
    <w:rsid w:val="00013A2D"/>
    <w:rsid w:val="000149CA"/>
    <w:rsid w:val="00014FD2"/>
    <w:rsid w:val="00015214"/>
    <w:rsid w:val="00015A2A"/>
    <w:rsid w:val="00015C7B"/>
    <w:rsid w:val="00015DF2"/>
    <w:rsid w:val="00016142"/>
    <w:rsid w:val="00016DED"/>
    <w:rsid w:val="00020345"/>
    <w:rsid w:val="000205E3"/>
    <w:rsid w:val="00020BAD"/>
    <w:rsid w:val="000215B3"/>
    <w:rsid w:val="00022B30"/>
    <w:rsid w:val="000240D7"/>
    <w:rsid w:val="00024B63"/>
    <w:rsid w:val="0002510A"/>
    <w:rsid w:val="00025274"/>
    <w:rsid w:val="00025612"/>
    <w:rsid w:val="0002644A"/>
    <w:rsid w:val="00026B0A"/>
    <w:rsid w:val="00026B12"/>
    <w:rsid w:val="00026E8F"/>
    <w:rsid w:val="00027FCE"/>
    <w:rsid w:val="00030750"/>
    <w:rsid w:val="00030B94"/>
    <w:rsid w:val="00030DBD"/>
    <w:rsid w:val="00030F52"/>
    <w:rsid w:val="000312E0"/>
    <w:rsid w:val="00031442"/>
    <w:rsid w:val="000319D1"/>
    <w:rsid w:val="00031E69"/>
    <w:rsid w:val="00032AEB"/>
    <w:rsid w:val="00032E6B"/>
    <w:rsid w:val="00033573"/>
    <w:rsid w:val="00033774"/>
    <w:rsid w:val="00034126"/>
    <w:rsid w:val="00034BA2"/>
    <w:rsid w:val="00035FD4"/>
    <w:rsid w:val="0003611B"/>
    <w:rsid w:val="000372B7"/>
    <w:rsid w:val="00037B83"/>
    <w:rsid w:val="000405E2"/>
    <w:rsid w:val="00040DE6"/>
    <w:rsid w:val="000419D0"/>
    <w:rsid w:val="0004411B"/>
    <w:rsid w:val="00044E16"/>
    <w:rsid w:val="000450C7"/>
    <w:rsid w:val="00045516"/>
    <w:rsid w:val="000456F2"/>
    <w:rsid w:val="000457B2"/>
    <w:rsid w:val="000457EC"/>
    <w:rsid w:val="000458D0"/>
    <w:rsid w:val="00045B7D"/>
    <w:rsid w:val="00046020"/>
    <w:rsid w:val="000461EE"/>
    <w:rsid w:val="0004649A"/>
    <w:rsid w:val="00046900"/>
    <w:rsid w:val="00046938"/>
    <w:rsid w:val="00046BC3"/>
    <w:rsid w:val="00047DA4"/>
    <w:rsid w:val="00050A0E"/>
    <w:rsid w:val="00050B20"/>
    <w:rsid w:val="00050FFF"/>
    <w:rsid w:val="000519E8"/>
    <w:rsid w:val="00051A7C"/>
    <w:rsid w:val="00052B58"/>
    <w:rsid w:val="00053E5F"/>
    <w:rsid w:val="000543D7"/>
    <w:rsid w:val="00054677"/>
    <w:rsid w:val="00054A6C"/>
    <w:rsid w:val="000552C9"/>
    <w:rsid w:val="00055390"/>
    <w:rsid w:val="000555B2"/>
    <w:rsid w:val="00055E97"/>
    <w:rsid w:val="00056DAA"/>
    <w:rsid w:val="00057725"/>
    <w:rsid w:val="00057D06"/>
    <w:rsid w:val="0006098F"/>
    <w:rsid w:val="0006184F"/>
    <w:rsid w:val="00061EC1"/>
    <w:rsid w:val="0006295A"/>
    <w:rsid w:val="000629F0"/>
    <w:rsid w:val="00062D8C"/>
    <w:rsid w:val="00063DB8"/>
    <w:rsid w:val="000647C8"/>
    <w:rsid w:val="00064D0E"/>
    <w:rsid w:val="00066F5B"/>
    <w:rsid w:val="00067412"/>
    <w:rsid w:val="00067431"/>
    <w:rsid w:val="000706D8"/>
    <w:rsid w:val="0007156A"/>
    <w:rsid w:val="00072255"/>
    <w:rsid w:val="00072AD7"/>
    <w:rsid w:val="00072C32"/>
    <w:rsid w:val="00072FF5"/>
    <w:rsid w:val="0007341E"/>
    <w:rsid w:val="00074483"/>
    <w:rsid w:val="00074687"/>
    <w:rsid w:val="00074C36"/>
    <w:rsid w:val="000751A6"/>
    <w:rsid w:val="00075D68"/>
    <w:rsid w:val="000763F9"/>
    <w:rsid w:val="00076DFB"/>
    <w:rsid w:val="00076F49"/>
    <w:rsid w:val="000772A5"/>
    <w:rsid w:val="00080184"/>
    <w:rsid w:val="0008040D"/>
    <w:rsid w:val="000805DA"/>
    <w:rsid w:val="00081377"/>
    <w:rsid w:val="0008388B"/>
    <w:rsid w:val="00085BEE"/>
    <w:rsid w:val="00085C63"/>
    <w:rsid w:val="00085E29"/>
    <w:rsid w:val="00087F0E"/>
    <w:rsid w:val="000919F8"/>
    <w:rsid w:val="00093035"/>
    <w:rsid w:val="000932A1"/>
    <w:rsid w:val="000934E6"/>
    <w:rsid w:val="00093F73"/>
    <w:rsid w:val="00094430"/>
    <w:rsid w:val="00095609"/>
    <w:rsid w:val="0009561B"/>
    <w:rsid w:val="00095CE5"/>
    <w:rsid w:val="000965A7"/>
    <w:rsid w:val="00096A76"/>
    <w:rsid w:val="00097A06"/>
    <w:rsid w:val="00097A24"/>
    <w:rsid w:val="00097BB1"/>
    <w:rsid w:val="000A13AD"/>
    <w:rsid w:val="000A1A37"/>
    <w:rsid w:val="000A1A77"/>
    <w:rsid w:val="000A3642"/>
    <w:rsid w:val="000A3C1D"/>
    <w:rsid w:val="000A49BA"/>
    <w:rsid w:val="000A5F82"/>
    <w:rsid w:val="000A632F"/>
    <w:rsid w:val="000A6FD0"/>
    <w:rsid w:val="000A7628"/>
    <w:rsid w:val="000B09B4"/>
    <w:rsid w:val="000B0A57"/>
    <w:rsid w:val="000B0EB5"/>
    <w:rsid w:val="000B2078"/>
    <w:rsid w:val="000B3C2A"/>
    <w:rsid w:val="000B3EA0"/>
    <w:rsid w:val="000B3FC9"/>
    <w:rsid w:val="000B5B18"/>
    <w:rsid w:val="000B5D1F"/>
    <w:rsid w:val="000B651B"/>
    <w:rsid w:val="000B7174"/>
    <w:rsid w:val="000B77C8"/>
    <w:rsid w:val="000C10CC"/>
    <w:rsid w:val="000C14A9"/>
    <w:rsid w:val="000C191B"/>
    <w:rsid w:val="000C206A"/>
    <w:rsid w:val="000C212D"/>
    <w:rsid w:val="000C52C1"/>
    <w:rsid w:val="000C578C"/>
    <w:rsid w:val="000C60E7"/>
    <w:rsid w:val="000C68D4"/>
    <w:rsid w:val="000C793A"/>
    <w:rsid w:val="000C7AFF"/>
    <w:rsid w:val="000D0FC9"/>
    <w:rsid w:val="000D13E3"/>
    <w:rsid w:val="000D335D"/>
    <w:rsid w:val="000D3452"/>
    <w:rsid w:val="000D4365"/>
    <w:rsid w:val="000D4686"/>
    <w:rsid w:val="000D46EA"/>
    <w:rsid w:val="000D506D"/>
    <w:rsid w:val="000D7692"/>
    <w:rsid w:val="000E0888"/>
    <w:rsid w:val="000E0CEF"/>
    <w:rsid w:val="000E1F0D"/>
    <w:rsid w:val="000E294A"/>
    <w:rsid w:val="000E2FAA"/>
    <w:rsid w:val="000E3FB0"/>
    <w:rsid w:val="000E4787"/>
    <w:rsid w:val="000E4B46"/>
    <w:rsid w:val="000E51E1"/>
    <w:rsid w:val="000E65D6"/>
    <w:rsid w:val="000E6E9A"/>
    <w:rsid w:val="000E707C"/>
    <w:rsid w:val="000E7635"/>
    <w:rsid w:val="000E7BE8"/>
    <w:rsid w:val="000F00EB"/>
    <w:rsid w:val="000F0D8B"/>
    <w:rsid w:val="000F326A"/>
    <w:rsid w:val="000F4661"/>
    <w:rsid w:val="000F4B80"/>
    <w:rsid w:val="000F4C96"/>
    <w:rsid w:val="000F52E1"/>
    <w:rsid w:val="000F55ED"/>
    <w:rsid w:val="000F5606"/>
    <w:rsid w:val="000F5666"/>
    <w:rsid w:val="000F5689"/>
    <w:rsid w:val="000F5787"/>
    <w:rsid w:val="000F58DD"/>
    <w:rsid w:val="000F5EDD"/>
    <w:rsid w:val="000F6343"/>
    <w:rsid w:val="000F651B"/>
    <w:rsid w:val="0010030A"/>
    <w:rsid w:val="00100BAB"/>
    <w:rsid w:val="00100C62"/>
    <w:rsid w:val="00100E56"/>
    <w:rsid w:val="0010268A"/>
    <w:rsid w:val="00102C75"/>
    <w:rsid w:val="00103F2A"/>
    <w:rsid w:val="001044A3"/>
    <w:rsid w:val="00105B11"/>
    <w:rsid w:val="001063EF"/>
    <w:rsid w:val="0010648F"/>
    <w:rsid w:val="001069F1"/>
    <w:rsid w:val="00107177"/>
    <w:rsid w:val="00107C60"/>
    <w:rsid w:val="00107D58"/>
    <w:rsid w:val="00111341"/>
    <w:rsid w:val="00111438"/>
    <w:rsid w:val="00111AEE"/>
    <w:rsid w:val="001125E9"/>
    <w:rsid w:val="00112994"/>
    <w:rsid w:val="00112E42"/>
    <w:rsid w:val="00112F3B"/>
    <w:rsid w:val="00114623"/>
    <w:rsid w:val="00114860"/>
    <w:rsid w:val="001150A5"/>
    <w:rsid w:val="001166B2"/>
    <w:rsid w:val="00117508"/>
    <w:rsid w:val="00117892"/>
    <w:rsid w:val="001179C6"/>
    <w:rsid w:val="001209F6"/>
    <w:rsid w:val="00120B73"/>
    <w:rsid w:val="001210EC"/>
    <w:rsid w:val="001215C2"/>
    <w:rsid w:val="001216C0"/>
    <w:rsid w:val="00121B76"/>
    <w:rsid w:val="0012324D"/>
    <w:rsid w:val="001234F6"/>
    <w:rsid w:val="00123ACC"/>
    <w:rsid w:val="00124777"/>
    <w:rsid w:val="00125056"/>
    <w:rsid w:val="00126439"/>
    <w:rsid w:val="00127483"/>
    <w:rsid w:val="00130C60"/>
    <w:rsid w:val="00131197"/>
    <w:rsid w:val="0013174C"/>
    <w:rsid w:val="001318E8"/>
    <w:rsid w:val="00131F5F"/>
    <w:rsid w:val="00133A30"/>
    <w:rsid w:val="0013571D"/>
    <w:rsid w:val="00135A0C"/>
    <w:rsid w:val="00136098"/>
    <w:rsid w:val="00136832"/>
    <w:rsid w:val="001371D8"/>
    <w:rsid w:val="00137500"/>
    <w:rsid w:val="0014055E"/>
    <w:rsid w:val="001412ED"/>
    <w:rsid w:val="00142095"/>
    <w:rsid w:val="0014273F"/>
    <w:rsid w:val="00142855"/>
    <w:rsid w:val="00142E46"/>
    <w:rsid w:val="001435ED"/>
    <w:rsid w:val="00143E3E"/>
    <w:rsid w:val="0014447E"/>
    <w:rsid w:val="001446C3"/>
    <w:rsid w:val="00144A06"/>
    <w:rsid w:val="00144E05"/>
    <w:rsid w:val="00145812"/>
    <w:rsid w:val="001465B0"/>
    <w:rsid w:val="001466B3"/>
    <w:rsid w:val="001471BA"/>
    <w:rsid w:val="00147A05"/>
    <w:rsid w:val="00147E18"/>
    <w:rsid w:val="00147F02"/>
    <w:rsid w:val="00150296"/>
    <w:rsid w:val="001529B2"/>
    <w:rsid w:val="00153096"/>
    <w:rsid w:val="00153762"/>
    <w:rsid w:val="00154094"/>
    <w:rsid w:val="00154714"/>
    <w:rsid w:val="001548A0"/>
    <w:rsid w:val="00154D47"/>
    <w:rsid w:val="001568FD"/>
    <w:rsid w:val="00156D1C"/>
    <w:rsid w:val="00157B6B"/>
    <w:rsid w:val="00157CE1"/>
    <w:rsid w:val="00157FE2"/>
    <w:rsid w:val="00160C8D"/>
    <w:rsid w:val="00161AC4"/>
    <w:rsid w:val="00162113"/>
    <w:rsid w:val="00162310"/>
    <w:rsid w:val="00162E32"/>
    <w:rsid w:val="00163297"/>
    <w:rsid w:val="001637FB"/>
    <w:rsid w:val="001640DC"/>
    <w:rsid w:val="00164A56"/>
    <w:rsid w:val="00165017"/>
    <w:rsid w:val="001652D3"/>
    <w:rsid w:val="00165354"/>
    <w:rsid w:val="001659B4"/>
    <w:rsid w:val="0016759F"/>
    <w:rsid w:val="00167F90"/>
    <w:rsid w:val="0017049A"/>
    <w:rsid w:val="00171675"/>
    <w:rsid w:val="0017199E"/>
    <w:rsid w:val="00172CF9"/>
    <w:rsid w:val="00173220"/>
    <w:rsid w:val="001734EE"/>
    <w:rsid w:val="00173623"/>
    <w:rsid w:val="00174589"/>
    <w:rsid w:val="00175BFF"/>
    <w:rsid w:val="00175D79"/>
    <w:rsid w:val="00176219"/>
    <w:rsid w:val="00177EC7"/>
    <w:rsid w:val="0018095A"/>
    <w:rsid w:val="00180AC2"/>
    <w:rsid w:val="001812DF"/>
    <w:rsid w:val="0018143D"/>
    <w:rsid w:val="001815BD"/>
    <w:rsid w:val="0018183B"/>
    <w:rsid w:val="0018210B"/>
    <w:rsid w:val="00183678"/>
    <w:rsid w:val="001840BE"/>
    <w:rsid w:val="00184490"/>
    <w:rsid w:val="00184993"/>
    <w:rsid w:val="00184FFC"/>
    <w:rsid w:val="00187236"/>
    <w:rsid w:val="0019061C"/>
    <w:rsid w:val="0019164D"/>
    <w:rsid w:val="0019391B"/>
    <w:rsid w:val="00193BCF"/>
    <w:rsid w:val="00194BB1"/>
    <w:rsid w:val="00194E9C"/>
    <w:rsid w:val="00195A87"/>
    <w:rsid w:val="00195D9F"/>
    <w:rsid w:val="0019646D"/>
    <w:rsid w:val="001969FC"/>
    <w:rsid w:val="00196E73"/>
    <w:rsid w:val="00196FCE"/>
    <w:rsid w:val="00197C7E"/>
    <w:rsid w:val="001A1890"/>
    <w:rsid w:val="001A1AF1"/>
    <w:rsid w:val="001A1C42"/>
    <w:rsid w:val="001A262F"/>
    <w:rsid w:val="001A2681"/>
    <w:rsid w:val="001A2889"/>
    <w:rsid w:val="001A2F3D"/>
    <w:rsid w:val="001A357F"/>
    <w:rsid w:val="001A406B"/>
    <w:rsid w:val="001A423A"/>
    <w:rsid w:val="001A42EB"/>
    <w:rsid w:val="001A4421"/>
    <w:rsid w:val="001A51D1"/>
    <w:rsid w:val="001A522C"/>
    <w:rsid w:val="001A52F2"/>
    <w:rsid w:val="001A57B5"/>
    <w:rsid w:val="001A641B"/>
    <w:rsid w:val="001A6A35"/>
    <w:rsid w:val="001A6C96"/>
    <w:rsid w:val="001A6FA3"/>
    <w:rsid w:val="001A7F62"/>
    <w:rsid w:val="001B1B59"/>
    <w:rsid w:val="001B2099"/>
    <w:rsid w:val="001B25BA"/>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1B86"/>
    <w:rsid w:val="001C221F"/>
    <w:rsid w:val="001C235C"/>
    <w:rsid w:val="001C2DAB"/>
    <w:rsid w:val="001C387D"/>
    <w:rsid w:val="001C4BCD"/>
    <w:rsid w:val="001C570A"/>
    <w:rsid w:val="001C5DC3"/>
    <w:rsid w:val="001C6A0C"/>
    <w:rsid w:val="001C6E03"/>
    <w:rsid w:val="001C73C6"/>
    <w:rsid w:val="001D1BC4"/>
    <w:rsid w:val="001D263F"/>
    <w:rsid w:val="001D2AE0"/>
    <w:rsid w:val="001D3055"/>
    <w:rsid w:val="001D38FB"/>
    <w:rsid w:val="001D4F04"/>
    <w:rsid w:val="001D4F16"/>
    <w:rsid w:val="001D5140"/>
    <w:rsid w:val="001D68F1"/>
    <w:rsid w:val="001D6CD3"/>
    <w:rsid w:val="001D76D4"/>
    <w:rsid w:val="001D7769"/>
    <w:rsid w:val="001D77DC"/>
    <w:rsid w:val="001E0B03"/>
    <w:rsid w:val="001E0CDD"/>
    <w:rsid w:val="001E1287"/>
    <w:rsid w:val="001E1E1F"/>
    <w:rsid w:val="001E2839"/>
    <w:rsid w:val="001E2B4C"/>
    <w:rsid w:val="001E2E47"/>
    <w:rsid w:val="001E31C9"/>
    <w:rsid w:val="001E4409"/>
    <w:rsid w:val="001E4B8B"/>
    <w:rsid w:val="001E5FB9"/>
    <w:rsid w:val="001E64C4"/>
    <w:rsid w:val="001E6B00"/>
    <w:rsid w:val="001E76EC"/>
    <w:rsid w:val="001E7B78"/>
    <w:rsid w:val="001E7F7D"/>
    <w:rsid w:val="001F131F"/>
    <w:rsid w:val="001F19C5"/>
    <w:rsid w:val="001F1AF5"/>
    <w:rsid w:val="001F295E"/>
    <w:rsid w:val="001F2D11"/>
    <w:rsid w:val="001F3C35"/>
    <w:rsid w:val="001F3DFD"/>
    <w:rsid w:val="001F4881"/>
    <w:rsid w:val="001F4DA5"/>
    <w:rsid w:val="001F4DD4"/>
    <w:rsid w:val="001F4F43"/>
    <w:rsid w:val="001F5530"/>
    <w:rsid w:val="001F6AFB"/>
    <w:rsid w:val="00200C6D"/>
    <w:rsid w:val="002010D7"/>
    <w:rsid w:val="002022F1"/>
    <w:rsid w:val="00202680"/>
    <w:rsid w:val="002026BD"/>
    <w:rsid w:val="002027E6"/>
    <w:rsid w:val="00202A0B"/>
    <w:rsid w:val="002030DE"/>
    <w:rsid w:val="00203329"/>
    <w:rsid w:val="002044E6"/>
    <w:rsid w:val="0020640F"/>
    <w:rsid w:val="00206D0A"/>
    <w:rsid w:val="002100C4"/>
    <w:rsid w:val="00210756"/>
    <w:rsid w:val="00210C6C"/>
    <w:rsid w:val="0021211E"/>
    <w:rsid w:val="00213E8E"/>
    <w:rsid w:val="00215BE2"/>
    <w:rsid w:val="00215E5C"/>
    <w:rsid w:val="002162B5"/>
    <w:rsid w:val="00216789"/>
    <w:rsid w:val="002168D6"/>
    <w:rsid w:val="00216D53"/>
    <w:rsid w:val="00220012"/>
    <w:rsid w:val="002201A1"/>
    <w:rsid w:val="002205CC"/>
    <w:rsid w:val="00221102"/>
    <w:rsid w:val="0022312B"/>
    <w:rsid w:val="00223552"/>
    <w:rsid w:val="00223801"/>
    <w:rsid w:val="00223FE3"/>
    <w:rsid w:val="00224237"/>
    <w:rsid w:val="002242D7"/>
    <w:rsid w:val="002246D8"/>
    <w:rsid w:val="00224927"/>
    <w:rsid w:val="00225134"/>
    <w:rsid w:val="002259B8"/>
    <w:rsid w:val="00225B89"/>
    <w:rsid w:val="00226D0D"/>
    <w:rsid w:val="00227850"/>
    <w:rsid w:val="00227DC0"/>
    <w:rsid w:val="00227E10"/>
    <w:rsid w:val="00227E95"/>
    <w:rsid w:val="00231218"/>
    <w:rsid w:val="002313AD"/>
    <w:rsid w:val="00232784"/>
    <w:rsid w:val="00232A89"/>
    <w:rsid w:val="00232D38"/>
    <w:rsid w:val="00234949"/>
    <w:rsid w:val="00234E1C"/>
    <w:rsid w:val="00235463"/>
    <w:rsid w:val="0023732D"/>
    <w:rsid w:val="002378A2"/>
    <w:rsid w:val="00240604"/>
    <w:rsid w:val="00242047"/>
    <w:rsid w:val="0024212A"/>
    <w:rsid w:val="00242A6A"/>
    <w:rsid w:val="002432B0"/>
    <w:rsid w:val="00243CF8"/>
    <w:rsid w:val="00244581"/>
    <w:rsid w:val="00245198"/>
    <w:rsid w:val="00245643"/>
    <w:rsid w:val="00245781"/>
    <w:rsid w:val="00245DB1"/>
    <w:rsid w:val="002464F1"/>
    <w:rsid w:val="002467D3"/>
    <w:rsid w:val="002472F1"/>
    <w:rsid w:val="00247532"/>
    <w:rsid w:val="00247D60"/>
    <w:rsid w:val="00247E97"/>
    <w:rsid w:val="00250EBF"/>
    <w:rsid w:val="00250F01"/>
    <w:rsid w:val="002528C3"/>
    <w:rsid w:val="0025379B"/>
    <w:rsid w:val="002543BD"/>
    <w:rsid w:val="00255814"/>
    <w:rsid w:val="00256960"/>
    <w:rsid w:val="002571D8"/>
    <w:rsid w:val="00257838"/>
    <w:rsid w:val="00260C64"/>
    <w:rsid w:val="002614EA"/>
    <w:rsid w:val="0026251D"/>
    <w:rsid w:val="00263D3B"/>
    <w:rsid w:val="0026443A"/>
    <w:rsid w:val="00264FB2"/>
    <w:rsid w:val="002658C6"/>
    <w:rsid w:val="002658FE"/>
    <w:rsid w:val="00265FB9"/>
    <w:rsid w:val="002666A4"/>
    <w:rsid w:val="00266BB6"/>
    <w:rsid w:val="00267421"/>
    <w:rsid w:val="00267D02"/>
    <w:rsid w:val="00267F56"/>
    <w:rsid w:val="0027056E"/>
    <w:rsid w:val="00271846"/>
    <w:rsid w:val="00271A76"/>
    <w:rsid w:val="00271B55"/>
    <w:rsid w:val="00272D27"/>
    <w:rsid w:val="00273214"/>
    <w:rsid w:val="002742DD"/>
    <w:rsid w:val="0027463C"/>
    <w:rsid w:val="00274A84"/>
    <w:rsid w:val="00274BD2"/>
    <w:rsid w:val="00274C4E"/>
    <w:rsid w:val="00275093"/>
    <w:rsid w:val="002751C3"/>
    <w:rsid w:val="002762A4"/>
    <w:rsid w:val="0027661B"/>
    <w:rsid w:val="0027664F"/>
    <w:rsid w:val="0027706D"/>
    <w:rsid w:val="00280859"/>
    <w:rsid w:val="00280BE0"/>
    <w:rsid w:val="0028129F"/>
    <w:rsid w:val="0028314F"/>
    <w:rsid w:val="00283197"/>
    <w:rsid w:val="00283520"/>
    <w:rsid w:val="00283937"/>
    <w:rsid w:val="002848D7"/>
    <w:rsid w:val="00284CED"/>
    <w:rsid w:val="00285EC5"/>
    <w:rsid w:val="00287754"/>
    <w:rsid w:val="00287FE1"/>
    <w:rsid w:val="002900C0"/>
    <w:rsid w:val="00290365"/>
    <w:rsid w:val="00290E6D"/>
    <w:rsid w:val="00291216"/>
    <w:rsid w:val="002912C3"/>
    <w:rsid w:val="002918D7"/>
    <w:rsid w:val="00291A3F"/>
    <w:rsid w:val="00294673"/>
    <w:rsid w:val="00295892"/>
    <w:rsid w:val="00295E10"/>
    <w:rsid w:val="00296361"/>
    <w:rsid w:val="002A1471"/>
    <w:rsid w:val="002A17FC"/>
    <w:rsid w:val="002A1A7B"/>
    <w:rsid w:val="002A1E04"/>
    <w:rsid w:val="002A2416"/>
    <w:rsid w:val="002A2FCA"/>
    <w:rsid w:val="002A3B81"/>
    <w:rsid w:val="002A53CF"/>
    <w:rsid w:val="002A576B"/>
    <w:rsid w:val="002A61A9"/>
    <w:rsid w:val="002A6F74"/>
    <w:rsid w:val="002A7320"/>
    <w:rsid w:val="002B039A"/>
    <w:rsid w:val="002B0AF8"/>
    <w:rsid w:val="002B0ECA"/>
    <w:rsid w:val="002B1224"/>
    <w:rsid w:val="002B1609"/>
    <w:rsid w:val="002B2B00"/>
    <w:rsid w:val="002B317D"/>
    <w:rsid w:val="002B4F1A"/>
    <w:rsid w:val="002B5C9F"/>
    <w:rsid w:val="002B6121"/>
    <w:rsid w:val="002B6714"/>
    <w:rsid w:val="002B72B0"/>
    <w:rsid w:val="002B74FD"/>
    <w:rsid w:val="002B75A4"/>
    <w:rsid w:val="002B79FA"/>
    <w:rsid w:val="002C02D0"/>
    <w:rsid w:val="002C048B"/>
    <w:rsid w:val="002C0F53"/>
    <w:rsid w:val="002C1D7E"/>
    <w:rsid w:val="002C2BF3"/>
    <w:rsid w:val="002C3483"/>
    <w:rsid w:val="002C4271"/>
    <w:rsid w:val="002C45A3"/>
    <w:rsid w:val="002C4DBA"/>
    <w:rsid w:val="002C53E4"/>
    <w:rsid w:val="002C6030"/>
    <w:rsid w:val="002C6D00"/>
    <w:rsid w:val="002C72D6"/>
    <w:rsid w:val="002C7322"/>
    <w:rsid w:val="002D04DA"/>
    <w:rsid w:val="002D069D"/>
    <w:rsid w:val="002D1561"/>
    <w:rsid w:val="002D22F6"/>
    <w:rsid w:val="002D2350"/>
    <w:rsid w:val="002D29B1"/>
    <w:rsid w:val="002D2A41"/>
    <w:rsid w:val="002D2B75"/>
    <w:rsid w:val="002D36AE"/>
    <w:rsid w:val="002D4896"/>
    <w:rsid w:val="002D4FA1"/>
    <w:rsid w:val="002D52EA"/>
    <w:rsid w:val="002D66FB"/>
    <w:rsid w:val="002E0278"/>
    <w:rsid w:val="002E15F2"/>
    <w:rsid w:val="002E1E55"/>
    <w:rsid w:val="002E27D8"/>
    <w:rsid w:val="002E2B03"/>
    <w:rsid w:val="002E4028"/>
    <w:rsid w:val="002E431C"/>
    <w:rsid w:val="002E433B"/>
    <w:rsid w:val="002E4A64"/>
    <w:rsid w:val="002E4FE6"/>
    <w:rsid w:val="002E5C37"/>
    <w:rsid w:val="002E602B"/>
    <w:rsid w:val="002E68D2"/>
    <w:rsid w:val="002E69B4"/>
    <w:rsid w:val="002E6BCC"/>
    <w:rsid w:val="002E6CB7"/>
    <w:rsid w:val="002E73F1"/>
    <w:rsid w:val="002E74AB"/>
    <w:rsid w:val="002E74E6"/>
    <w:rsid w:val="002F00AB"/>
    <w:rsid w:val="002F07A5"/>
    <w:rsid w:val="002F0BFE"/>
    <w:rsid w:val="002F11A6"/>
    <w:rsid w:val="002F242F"/>
    <w:rsid w:val="002F2562"/>
    <w:rsid w:val="002F27A1"/>
    <w:rsid w:val="002F2E73"/>
    <w:rsid w:val="002F2FDE"/>
    <w:rsid w:val="002F3D1D"/>
    <w:rsid w:val="002F43A0"/>
    <w:rsid w:val="002F44CC"/>
    <w:rsid w:val="002F5133"/>
    <w:rsid w:val="002F56E1"/>
    <w:rsid w:val="002F5C81"/>
    <w:rsid w:val="002F5EB3"/>
    <w:rsid w:val="002F65FA"/>
    <w:rsid w:val="002F68C4"/>
    <w:rsid w:val="002F6F43"/>
    <w:rsid w:val="002F7CAA"/>
    <w:rsid w:val="002F7FE3"/>
    <w:rsid w:val="003013C9"/>
    <w:rsid w:val="00301566"/>
    <w:rsid w:val="003016CB"/>
    <w:rsid w:val="0030171C"/>
    <w:rsid w:val="00301B2F"/>
    <w:rsid w:val="003038AC"/>
    <w:rsid w:val="003049CB"/>
    <w:rsid w:val="00304C79"/>
    <w:rsid w:val="0030575C"/>
    <w:rsid w:val="003064CF"/>
    <w:rsid w:val="00306FD0"/>
    <w:rsid w:val="00307F1A"/>
    <w:rsid w:val="00310FB0"/>
    <w:rsid w:val="00311063"/>
    <w:rsid w:val="003114C1"/>
    <w:rsid w:val="003118AC"/>
    <w:rsid w:val="00312D10"/>
    <w:rsid w:val="00313A0C"/>
    <w:rsid w:val="00313F18"/>
    <w:rsid w:val="00313F20"/>
    <w:rsid w:val="0031544C"/>
    <w:rsid w:val="00315B62"/>
    <w:rsid w:val="00315C6F"/>
    <w:rsid w:val="00315DCE"/>
    <w:rsid w:val="0031672F"/>
    <w:rsid w:val="003172F6"/>
    <w:rsid w:val="0032080C"/>
    <w:rsid w:val="00320A73"/>
    <w:rsid w:val="00320E2D"/>
    <w:rsid w:val="00320F40"/>
    <w:rsid w:val="00321A5D"/>
    <w:rsid w:val="00321E2F"/>
    <w:rsid w:val="00321EB1"/>
    <w:rsid w:val="00321F80"/>
    <w:rsid w:val="003229A5"/>
    <w:rsid w:val="00323F52"/>
    <w:rsid w:val="00325155"/>
    <w:rsid w:val="003256B8"/>
    <w:rsid w:val="00326481"/>
    <w:rsid w:val="0032757A"/>
    <w:rsid w:val="003275C8"/>
    <w:rsid w:val="00327A32"/>
    <w:rsid w:val="003300A7"/>
    <w:rsid w:val="003300F0"/>
    <w:rsid w:val="00331D26"/>
    <w:rsid w:val="00332990"/>
    <w:rsid w:val="0033313E"/>
    <w:rsid w:val="00333F25"/>
    <w:rsid w:val="003352C9"/>
    <w:rsid w:val="00335379"/>
    <w:rsid w:val="00335462"/>
    <w:rsid w:val="003360CF"/>
    <w:rsid w:val="00337C38"/>
    <w:rsid w:val="00340DE2"/>
    <w:rsid w:val="003423A5"/>
    <w:rsid w:val="00342505"/>
    <w:rsid w:val="00342BEC"/>
    <w:rsid w:val="00342E0C"/>
    <w:rsid w:val="0034310D"/>
    <w:rsid w:val="0034344C"/>
    <w:rsid w:val="00343E42"/>
    <w:rsid w:val="00343FC5"/>
    <w:rsid w:val="003440D0"/>
    <w:rsid w:val="00344349"/>
    <w:rsid w:val="003443CF"/>
    <w:rsid w:val="0034559F"/>
    <w:rsid w:val="00347CC6"/>
    <w:rsid w:val="00351BA2"/>
    <w:rsid w:val="00352DB3"/>
    <w:rsid w:val="00353A3F"/>
    <w:rsid w:val="003556FF"/>
    <w:rsid w:val="00355FAA"/>
    <w:rsid w:val="00357396"/>
    <w:rsid w:val="0035762D"/>
    <w:rsid w:val="003577AA"/>
    <w:rsid w:val="00357A30"/>
    <w:rsid w:val="00357CF2"/>
    <w:rsid w:val="00360878"/>
    <w:rsid w:val="0036192D"/>
    <w:rsid w:val="0036197C"/>
    <w:rsid w:val="00362809"/>
    <w:rsid w:val="0036578C"/>
    <w:rsid w:val="0036655A"/>
    <w:rsid w:val="00366E06"/>
    <w:rsid w:val="003709A5"/>
    <w:rsid w:val="003719AD"/>
    <w:rsid w:val="00372086"/>
    <w:rsid w:val="00373FF7"/>
    <w:rsid w:val="00375314"/>
    <w:rsid w:val="00375448"/>
    <w:rsid w:val="003756DC"/>
    <w:rsid w:val="00375997"/>
    <w:rsid w:val="003767FB"/>
    <w:rsid w:val="00376CE0"/>
    <w:rsid w:val="00376F98"/>
    <w:rsid w:val="00377001"/>
    <w:rsid w:val="0037735C"/>
    <w:rsid w:val="00377ED7"/>
    <w:rsid w:val="00380C69"/>
    <w:rsid w:val="00380F8B"/>
    <w:rsid w:val="0038125F"/>
    <w:rsid w:val="00381A1B"/>
    <w:rsid w:val="00381C71"/>
    <w:rsid w:val="00381FED"/>
    <w:rsid w:val="00382428"/>
    <w:rsid w:val="00385604"/>
    <w:rsid w:val="00385B8C"/>
    <w:rsid w:val="00385BFC"/>
    <w:rsid w:val="00385E30"/>
    <w:rsid w:val="003860EF"/>
    <w:rsid w:val="0038718C"/>
    <w:rsid w:val="00390B44"/>
    <w:rsid w:val="00391A1B"/>
    <w:rsid w:val="00392201"/>
    <w:rsid w:val="0039328E"/>
    <w:rsid w:val="00393571"/>
    <w:rsid w:val="003943A0"/>
    <w:rsid w:val="003949A6"/>
    <w:rsid w:val="003956E9"/>
    <w:rsid w:val="00395960"/>
    <w:rsid w:val="00395ABC"/>
    <w:rsid w:val="00396078"/>
    <w:rsid w:val="00396212"/>
    <w:rsid w:val="003965F5"/>
    <w:rsid w:val="0039687C"/>
    <w:rsid w:val="00396ACA"/>
    <w:rsid w:val="00397BE2"/>
    <w:rsid w:val="003A19FC"/>
    <w:rsid w:val="003A2F23"/>
    <w:rsid w:val="003A3F9F"/>
    <w:rsid w:val="003A4BA9"/>
    <w:rsid w:val="003A4BDD"/>
    <w:rsid w:val="003A4D68"/>
    <w:rsid w:val="003A4E94"/>
    <w:rsid w:val="003A50A1"/>
    <w:rsid w:val="003A5D5C"/>
    <w:rsid w:val="003A5DE1"/>
    <w:rsid w:val="003A6432"/>
    <w:rsid w:val="003A664A"/>
    <w:rsid w:val="003A67FF"/>
    <w:rsid w:val="003A75EB"/>
    <w:rsid w:val="003A7A7E"/>
    <w:rsid w:val="003B02CD"/>
    <w:rsid w:val="003B1048"/>
    <w:rsid w:val="003B1101"/>
    <w:rsid w:val="003B183D"/>
    <w:rsid w:val="003B1EF8"/>
    <w:rsid w:val="003B2025"/>
    <w:rsid w:val="003B2A6C"/>
    <w:rsid w:val="003B3DF9"/>
    <w:rsid w:val="003B3E80"/>
    <w:rsid w:val="003B5489"/>
    <w:rsid w:val="003B570A"/>
    <w:rsid w:val="003B5BAF"/>
    <w:rsid w:val="003B5DD3"/>
    <w:rsid w:val="003B6ADF"/>
    <w:rsid w:val="003B6FFF"/>
    <w:rsid w:val="003B7138"/>
    <w:rsid w:val="003B7E03"/>
    <w:rsid w:val="003C05B8"/>
    <w:rsid w:val="003C09FA"/>
    <w:rsid w:val="003C1A00"/>
    <w:rsid w:val="003C1F11"/>
    <w:rsid w:val="003C1F64"/>
    <w:rsid w:val="003C2DD4"/>
    <w:rsid w:val="003C30AE"/>
    <w:rsid w:val="003C3DAF"/>
    <w:rsid w:val="003C3E6D"/>
    <w:rsid w:val="003C5C48"/>
    <w:rsid w:val="003C6EC2"/>
    <w:rsid w:val="003C7390"/>
    <w:rsid w:val="003D060B"/>
    <w:rsid w:val="003D0ECC"/>
    <w:rsid w:val="003D0F3D"/>
    <w:rsid w:val="003D163D"/>
    <w:rsid w:val="003D191E"/>
    <w:rsid w:val="003D1CC6"/>
    <w:rsid w:val="003D24E5"/>
    <w:rsid w:val="003D2593"/>
    <w:rsid w:val="003D2B6A"/>
    <w:rsid w:val="003D2DA5"/>
    <w:rsid w:val="003D3700"/>
    <w:rsid w:val="003D4241"/>
    <w:rsid w:val="003D49E4"/>
    <w:rsid w:val="003D4AE7"/>
    <w:rsid w:val="003D52B2"/>
    <w:rsid w:val="003D5A0B"/>
    <w:rsid w:val="003D5B67"/>
    <w:rsid w:val="003D619B"/>
    <w:rsid w:val="003D6A35"/>
    <w:rsid w:val="003D6C96"/>
    <w:rsid w:val="003E0CA3"/>
    <w:rsid w:val="003E1A2F"/>
    <w:rsid w:val="003E20C1"/>
    <w:rsid w:val="003E27F8"/>
    <w:rsid w:val="003E3081"/>
    <w:rsid w:val="003E48C3"/>
    <w:rsid w:val="003E497A"/>
    <w:rsid w:val="003E59BC"/>
    <w:rsid w:val="003E5C7F"/>
    <w:rsid w:val="003E657C"/>
    <w:rsid w:val="003E765D"/>
    <w:rsid w:val="003F03A1"/>
    <w:rsid w:val="003F1A13"/>
    <w:rsid w:val="003F28FC"/>
    <w:rsid w:val="003F2AC6"/>
    <w:rsid w:val="003F3440"/>
    <w:rsid w:val="003F488F"/>
    <w:rsid w:val="003F614F"/>
    <w:rsid w:val="003F62D1"/>
    <w:rsid w:val="003F6352"/>
    <w:rsid w:val="003F6898"/>
    <w:rsid w:val="003F6C79"/>
    <w:rsid w:val="003F6E91"/>
    <w:rsid w:val="003F7C01"/>
    <w:rsid w:val="00400032"/>
    <w:rsid w:val="00400064"/>
    <w:rsid w:val="004001F9"/>
    <w:rsid w:val="00400D23"/>
    <w:rsid w:val="004015FA"/>
    <w:rsid w:val="0040198E"/>
    <w:rsid w:val="00401C18"/>
    <w:rsid w:val="00401DDE"/>
    <w:rsid w:val="00402089"/>
    <w:rsid w:val="00403527"/>
    <w:rsid w:val="00403753"/>
    <w:rsid w:val="00404841"/>
    <w:rsid w:val="00404CE8"/>
    <w:rsid w:val="00404EFD"/>
    <w:rsid w:val="0040553E"/>
    <w:rsid w:val="00405C2E"/>
    <w:rsid w:val="004101A8"/>
    <w:rsid w:val="00411E77"/>
    <w:rsid w:val="004125C3"/>
    <w:rsid w:val="00413316"/>
    <w:rsid w:val="00413321"/>
    <w:rsid w:val="004143F4"/>
    <w:rsid w:val="0041482E"/>
    <w:rsid w:val="00414D42"/>
    <w:rsid w:val="00415468"/>
    <w:rsid w:val="00417DAD"/>
    <w:rsid w:val="00417E8E"/>
    <w:rsid w:val="00420EFB"/>
    <w:rsid w:val="00421216"/>
    <w:rsid w:val="00421A91"/>
    <w:rsid w:val="00421B0B"/>
    <w:rsid w:val="00421F1C"/>
    <w:rsid w:val="004230D6"/>
    <w:rsid w:val="0042375A"/>
    <w:rsid w:val="00423C16"/>
    <w:rsid w:val="004245B5"/>
    <w:rsid w:val="0042523C"/>
    <w:rsid w:val="004252BA"/>
    <w:rsid w:val="004278E4"/>
    <w:rsid w:val="004304B9"/>
    <w:rsid w:val="00430678"/>
    <w:rsid w:val="00430C39"/>
    <w:rsid w:val="00430E6A"/>
    <w:rsid w:val="0043242B"/>
    <w:rsid w:val="004327E7"/>
    <w:rsid w:val="00432AA1"/>
    <w:rsid w:val="00432C7F"/>
    <w:rsid w:val="00433043"/>
    <w:rsid w:val="0043330F"/>
    <w:rsid w:val="00433B37"/>
    <w:rsid w:val="004342D4"/>
    <w:rsid w:val="004346E2"/>
    <w:rsid w:val="00434FED"/>
    <w:rsid w:val="004356C8"/>
    <w:rsid w:val="004368C3"/>
    <w:rsid w:val="004404D3"/>
    <w:rsid w:val="00440BB4"/>
    <w:rsid w:val="0044118A"/>
    <w:rsid w:val="004416B6"/>
    <w:rsid w:val="004417D5"/>
    <w:rsid w:val="004429DC"/>
    <w:rsid w:val="00442B7B"/>
    <w:rsid w:val="00443812"/>
    <w:rsid w:val="00443E13"/>
    <w:rsid w:val="00445BCE"/>
    <w:rsid w:val="00445EAA"/>
    <w:rsid w:val="00446367"/>
    <w:rsid w:val="0044660D"/>
    <w:rsid w:val="0044712D"/>
    <w:rsid w:val="00447CD8"/>
    <w:rsid w:val="00450009"/>
    <w:rsid w:val="004500FC"/>
    <w:rsid w:val="0045058D"/>
    <w:rsid w:val="00450D10"/>
    <w:rsid w:val="004519A3"/>
    <w:rsid w:val="00453040"/>
    <w:rsid w:val="00453865"/>
    <w:rsid w:val="00453A8E"/>
    <w:rsid w:val="00454365"/>
    <w:rsid w:val="0045457D"/>
    <w:rsid w:val="00454B8A"/>
    <w:rsid w:val="00454EF4"/>
    <w:rsid w:val="00455AF9"/>
    <w:rsid w:val="00456BE8"/>
    <w:rsid w:val="00457481"/>
    <w:rsid w:val="00457846"/>
    <w:rsid w:val="00460729"/>
    <w:rsid w:val="004607A5"/>
    <w:rsid w:val="00461EFB"/>
    <w:rsid w:val="00462FAD"/>
    <w:rsid w:val="004646F0"/>
    <w:rsid w:val="004648BD"/>
    <w:rsid w:val="00464F50"/>
    <w:rsid w:val="004650B6"/>
    <w:rsid w:val="00466568"/>
    <w:rsid w:val="00466741"/>
    <w:rsid w:val="00466C80"/>
    <w:rsid w:val="00466D65"/>
    <w:rsid w:val="004704B8"/>
    <w:rsid w:val="00472A57"/>
    <w:rsid w:val="004742E0"/>
    <w:rsid w:val="00474819"/>
    <w:rsid w:val="00474952"/>
    <w:rsid w:val="00475536"/>
    <w:rsid w:val="004775BE"/>
    <w:rsid w:val="00477941"/>
    <w:rsid w:val="004779E5"/>
    <w:rsid w:val="00477CA0"/>
    <w:rsid w:val="00480543"/>
    <w:rsid w:val="00481095"/>
    <w:rsid w:val="00481EBE"/>
    <w:rsid w:val="00481FA0"/>
    <w:rsid w:val="004820DE"/>
    <w:rsid w:val="0048315F"/>
    <w:rsid w:val="00484454"/>
    <w:rsid w:val="00484BEC"/>
    <w:rsid w:val="00484C75"/>
    <w:rsid w:val="00485364"/>
    <w:rsid w:val="00485B12"/>
    <w:rsid w:val="00485D5D"/>
    <w:rsid w:val="004861D8"/>
    <w:rsid w:val="004863F2"/>
    <w:rsid w:val="00486405"/>
    <w:rsid w:val="004866C1"/>
    <w:rsid w:val="00486894"/>
    <w:rsid w:val="00486985"/>
    <w:rsid w:val="00486CAC"/>
    <w:rsid w:val="00487F8F"/>
    <w:rsid w:val="00490134"/>
    <w:rsid w:val="004908DE"/>
    <w:rsid w:val="0049151C"/>
    <w:rsid w:val="00491D7D"/>
    <w:rsid w:val="00493369"/>
    <w:rsid w:val="004938D4"/>
    <w:rsid w:val="00493CEA"/>
    <w:rsid w:val="004948F0"/>
    <w:rsid w:val="00495337"/>
    <w:rsid w:val="00496438"/>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5000"/>
    <w:rsid w:val="004A5B5F"/>
    <w:rsid w:val="004A687F"/>
    <w:rsid w:val="004A6C1D"/>
    <w:rsid w:val="004A6D18"/>
    <w:rsid w:val="004A6E4A"/>
    <w:rsid w:val="004A78A9"/>
    <w:rsid w:val="004A7E8A"/>
    <w:rsid w:val="004B050C"/>
    <w:rsid w:val="004B102E"/>
    <w:rsid w:val="004B1EA5"/>
    <w:rsid w:val="004B21D3"/>
    <w:rsid w:val="004B2370"/>
    <w:rsid w:val="004B23A7"/>
    <w:rsid w:val="004B2D75"/>
    <w:rsid w:val="004B3303"/>
    <w:rsid w:val="004B3C5C"/>
    <w:rsid w:val="004B3EF4"/>
    <w:rsid w:val="004B5954"/>
    <w:rsid w:val="004B5EBE"/>
    <w:rsid w:val="004B75A0"/>
    <w:rsid w:val="004C042E"/>
    <w:rsid w:val="004C05F0"/>
    <w:rsid w:val="004C129C"/>
    <w:rsid w:val="004C24EF"/>
    <w:rsid w:val="004C35D4"/>
    <w:rsid w:val="004C3750"/>
    <w:rsid w:val="004C3C1A"/>
    <w:rsid w:val="004C3E20"/>
    <w:rsid w:val="004C4BFB"/>
    <w:rsid w:val="004C5085"/>
    <w:rsid w:val="004C677A"/>
    <w:rsid w:val="004C7759"/>
    <w:rsid w:val="004D03E1"/>
    <w:rsid w:val="004D0E99"/>
    <w:rsid w:val="004D1007"/>
    <w:rsid w:val="004D1774"/>
    <w:rsid w:val="004D1827"/>
    <w:rsid w:val="004D1CF2"/>
    <w:rsid w:val="004D24BB"/>
    <w:rsid w:val="004D2A1B"/>
    <w:rsid w:val="004D3D91"/>
    <w:rsid w:val="004D4B9C"/>
    <w:rsid w:val="004D4D95"/>
    <w:rsid w:val="004D4E48"/>
    <w:rsid w:val="004D511E"/>
    <w:rsid w:val="004D5AE5"/>
    <w:rsid w:val="004D5E00"/>
    <w:rsid w:val="004D631D"/>
    <w:rsid w:val="004D6709"/>
    <w:rsid w:val="004D7185"/>
    <w:rsid w:val="004E0A65"/>
    <w:rsid w:val="004E1908"/>
    <w:rsid w:val="004E2047"/>
    <w:rsid w:val="004E2903"/>
    <w:rsid w:val="004E3487"/>
    <w:rsid w:val="004E3927"/>
    <w:rsid w:val="004E3BA5"/>
    <w:rsid w:val="004E40F3"/>
    <w:rsid w:val="004E4900"/>
    <w:rsid w:val="004E5136"/>
    <w:rsid w:val="004E5AE5"/>
    <w:rsid w:val="004E6C7D"/>
    <w:rsid w:val="004E6E50"/>
    <w:rsid w:val="004E6EE5"/>
    <w:rsid w:val="004E7672"/>
    <w:rsid w:val="004F123C"/>
    <w:rsid w:val="004F1EFA"/>
    <w:rsid w:val="004F269A"/>
    <w:rsid w:val="004F3327"/>
    <w:rsid w:val="004F3462"/>
    <w:rsid w:val="004F39E9"/>
    <w:rsid w:val="004F3E54"/>
    <w:rsid w:val="004F437C"/>
    <w:rsid w:val="004F439A"/>
    <w:rsid w:val="004F4888"/>
    <w:rsid w:val="004F5009"/>
    <w:rsid w:val="004F51A5"/>
    <w:rsid w:val="004F5972"/>
    <w:rsid w:val="004F5CE1"/>
    <w:rsid w:val="004F62F7"/>
    <w:rsid w:val="004F6A11"/>
    <w:rsid w:val="004F6E9C"/>
    <w:rsid w:val="004F7338"/>
    <w:rsid w:val="004F77A0"/>
    <w:rsid w:val="005001B3"/>
    <w:rsid w:val="00500AC8"/>
    <w:rsid w:val="00500EE4"/>
    <w:rsid w:val="00500EF8"/>
    <w:rsid w:val="00501F0A"/>
    <w:rsid w:val="0050208B"/>
    <w:rsid w:val="00502107"/>
    <w:rsid w:val="005029BC"/>
    <w:rsid w:val="0050300C"/>
    <w:rsid w:val="00503293"/>
    <w:rsid w:val="005036D2"/>
    <w:rsid w:val="00503C5A"/>
    <w:rsid w:val="00503DC6"/>
    <w:rsid w:val="00505808"/>
    <w:rsid w:val="00506B99"/>
    <w:rsid w:val="005078EF"/>
    <w:rsid w:val="00507E82"/>
    <w:rsid w:val="00510830"/>
    <w:rsid w:val="00510B36"/>
    <w:rsid w:val="0051113A"/>
    <w:rsid w:val="00513068"/>
    <w:rsid w:val="005147F5"/>
    <w:rsid w:val="0051497D"/>
    <w:rsid w:val="00514E01"/>
    <w:rsid w:val="00515326"/>
    <w:rsid w:val="005155DA"/>
    <w:rsid w:val="005156C9"/>
    <w:rsid w:val="005164B9"/>
    <w:rsid w:val="005165B2"/>
    <w:rsid w:val="00517494"/>
    <w:rsid w:val="00517D7A"/>
    <w:rsid w:val="00520783"/>
    <w:rsid w:val="00520BCC"/>
    <w:rsid w:val="00521A6B"/>
    <w:rsid w:val="00521BD8"/>
    <w:rsid w:val="00521EB7"/>
    <w:rsid w:val="00522479"/>
    <w:rsid w:val="00522661"/>
    <w:rsid w:val="00522B6B"/>
    <w:rsid w:val="005241C5"/>
    <w:rsid w:val="005248A3"/>
    <w:rsid w:val="00525654"/>
    <w:rsid w:val="0052676C"/>
    <w:rsid w:val="0052765C"/>
    <w:rsid w:val="00530E33"/>
    <w:rsid w:val="00531583"/>
    <w:rsid w:val="00531DFF"/>
    <w:rsid w:val="00531FFE"/>
    <w:rsid w:val="00532F52"/>
    <w:rsid w:val="005339DD"/>
    <w:rsid w:val="00533E44"/>
    <w:rsid w:val="005350E1"/>
    <w:rsid w:val="005358E1"/>
    <w:rsid w:val="00536AD9"/>
    <w:rsid w:val="00536DC1"/>
    <w:rsid w:val="00537804"/>
    <w:rsid w:val="00537FBC"/>
    <w:rsid w:val="0054001B"/>
    <w:rsid w:val="0054059F"/>
    <w:rsid w:val="0054062F"/>
    <w:rsid w:val="0054166A"/>
    <w:rsid w:val="0054258C"/>
    <w:rsid w:val="0054306E"/>
    <w:rsid w:val="005432C4"/>
    <w:rsid w:val="0054384E"/>
    <w:rsid w:val="0054405E"/>
    <w:rsid w:val="00544B75"/>
    <w:rsid w:val="0054564C"/>
    <w:rsid w:val="00545DB0"/>
    <w:rsid w:val="00546623"/>
    <w:rsid w:val="00546727"/>
    <w:rsid w:val="005468E5"/>
    <w:rsid w:val="00546AED"/>
    <w:rsid w:val="00547C67"/>
    <w:rsid w:val="00547F36"/>
    <w:rsid w:val="00547FFC"/>
    <w:rsid w:val="005505AE"/>
    <w:rsid w:val="00550686"/>
    <w:rsid w:val="00550B62"/>
    <w:rsid w:val="00550E57"/>
    <w:rsid w:val="0055119A"/>
    <w:rsid w:val="00551357"/>
    <w:rsid w:val="005530A6"/>
    <w:rsid w:val="0055311F"/>
    <w:rsid w:val="00553B06"/>
    <w:rsid w:val="005542B5"/>
    <w:rsid w:val="0055490A"/>
    <w:rsid w:val="00554CE7"/>
    <w:rsid w:val="00554EBC"/>
    <w:rsid w:val="00555B68"/>
    <w:rsid w:val="00555EC7"/>
    <w:rsid w:val="00556C66"/>
    <w:rsid w:val="00560813"/>
    <w:rsid w:val="005613DA"/>
    <w:rsid w:val="005616A9"/>
    <w:rsid w:val="0056183A"/>
    <w:rsid w:val="00561AB9"/>
    <w:rsid w:val="00561D3C"/>
    <w:rsid w:val="00561FCF"/>
    <w:rsid w:val="0056286D"/>
    <w:rsid w:val="005628EE"/>
    <w:rsid w:val="005641D1"/>
    <w:rsid w:val="00564368"/>
    <w:rsid w:val="00564504"/>
    <w:rsid w:val="00564E43"/>
    <w:rsid w:val="00565FB8"/>
    <w:rsid w:val="005668FB"/>
    <w:rsid w:val="00566C11"/>
    <w:rsid w:val="00567EB0"/>
    <w:rsid w:val="00567F38"/>
    <w:rsid w:val="0057008E"/>
    <w:rsid w:val="00571B11"/>
    <w:rsid w:val="005722BF"/>
    <w:rsid w:val="005746E4"/>
    <w:rsid w:val="00574893"/>
    <w:rsid w:val="00575F7D"/>
    <w:rsid w:val="00576879"/>
    <w:rsid w:val="0057695C"/>
    <w:rsid w:val="00577483"/>
    <w:rsid w:val="00580423"/>
    <w:rsid w:val="005817B7"/>
    <w:rsid w:val="00582A2C"/>
    <w:rsid w:val="00582CAC"/>
    <w:rsid w:val="00583892"/>
    <w:rsid w:val="0058457D"/>
    <w:rsid w:val="0058498C"/>
    <w:rsid w:val="005856E4"/>
    <w:rsid w:val="005862F7"/>
    <w:rsid w:val="005868D7"/>
    <w:rsid w:val="0058697A"/>
    <w:rsid w:val="005869CD"/>
    <w:rsid w:val="00586A7A"/>
    <w:rsid w:val="005872B8"/>
    <w:rsid w:val="0058775F"/>
    <w:rsid w:val="00590060"/>
    <w:rsid w:val="005915DA"/>
    <w:rsid w:val="00591971"/>
    <w:rsid w:val="005919D4"/>
    <w:rsid w:val="00592DFD"/>
    <w:rsid w:val="00592EA4"/>
    <w:rsid w:val="0059344A"/>
    <w:rsid w:val="0059369C"/>
    <w:rsid w:val="0059384B"/>
    <w:rsid w:val="005944A6"/>
    <w:rsid w:val="00594B13"/>
    <w:rsid w:val="00596A6A"/>
    <w:rsid w:val="00596F62"/>
    <w:rsid w:val="00597193"/>
    <w:rsid w:val="00597615"/>
    <w:rsid w:val="00597687"/>
    <w:rsid w:val="005A0AD7"/>
    <w:rsid w:val="005A0BFF"/>
    <w:rsid w:val="005A0EAA"/>
    <w:rsid w:val="005A0EC6"/>
    <w:rsid w:val="005A11EC"/>
    <w:rsid w:val="005A2846"/>
    <w:rsid w:val="005A323F"/>
    <w:rsid w:val="005A34DC"/>
    <w:rsid w:val="005A3644"/>
    <w:rsid w:val="005A3763"/>
    <w:rsid w:val="005A37E5"/>
    <w:rsid w:val="005A3C11"/>
    <w:rsid w:val="005A3F90"/>
    <w:rsid w:val="005A42C5"/>
    <w:rsid w:val="005A4F1E"/>
    <w:rsid w:val="005A510A"/>
    <w:rsid w:val="005A5B25"/>
    <w:rsid w:val="005A5D65"/>
    <w:rsid w:val="005A6589"/>
    <w:rsid w:val="005A6747"/>
    <w:rsid w:val="005B0132"/>
    <w:rsid w:val="005B02B2"/>
    <w:rsid w:val="005B1DC7"/>
    <w:rsid w:val="005B2382"/>
    <w:rsid w:val="005B3127"/>
    <w:rsid w:val="005B4A9C"/>
    <w:rsid w:val="005B5A5B"/>
    <w:rsid w:val="005B6AC8"/>
    <w:rsid w:val="005B6EAB"/>
    <w:rsid w:val="005B716D"/>
    <w:rsid w:val="005B7470"/>
    <w:rsid w:val="005C0FE5"/>
    <w:rsid w:val="005C1717"/>
    <w:rsid w:val="005C175E"/>
    <w:rsid w:val="005C1C78"/>
    <w:rsid w:val="005C31BA"/>
    <w:rsid w:val="005C34A5"/>
    <w:rsid w:val="005C3AE5"/>
    <w:rsid w:val="005C406F"/>
    <w:rsid w:val="005C4645"/>
    <w:rsid w:val="005C48D5"/>
    <w:rsid w:val="005C4EF1"/>
    <w:rsid w:val="005C5013"/>
    <w:rsid w:val="005C50F9"/>
    <w:rsid w:val="005C607B"/>
    <w:rsid w:val="005C6248"/>
    <w:rsid w:val="005C678C"/>
    <w:rsid w:val="005C7B94"/>
    <w:rsid w:val="005C7CA3"/>
    <w:rsid w:val="005D16A5"/>
    <w:rsid w:val="005D170D"/>
    <w:rsid w:val="005D1D60"/>
    <w:rsid w:val="005D254F"/>
    <w:rsid w:val="005D34E2"/>
    <w:rsid w:val="005D3B9F"/>
    <w:rsid w:val="005D3DBC"/>
    <w:rsid w:val="005D3DD7"/>
    <w:rsid w:val="005D422C"/>
    <w:rsid w:val="005D46B6"/>
    <w:rsid w:val="005D4CDA"/>
    <w:rsid w:val="005D4EE7"/>
    <w:rsid w:val="005D5BF9"/>
    <w:rsid w:val="005D5DF6"/>
    <w:rsid w:val="005D65CC"/>
    <w:rsid w:val="005D7638"/>
    <w:rsid w:val="005D7C28"/>
    <w:rsid w:val="005E19D8"/>
    <w:rsid w:val="005E1A5C"/>
    <w:rsid w:val="005E20C2"/>
    <w:rsid w:val="005E248E"/>
    <w:rsid w:val="005E25B7"/>
    <w:rsid w:val="005E2AE1"/>
    <w:rsid w:val="005E3C6B"/>
    <w:rsid w:val="005E3DAD"/>
    <w:rsid w:val="005E41C8"/>
    <w:rsid w:val="005E443B"/>
    <w:rsid w:val="005E4520"/>
    <w:rsid w:val="005E4593"/>
    <w:rsid w:val="005E5910"/>
    <w:rsid w:val="005E6215"/>
    <w:rsid w:val="005E780B"/>
    <w:rsid w:val="005F0661"/>
    <w:rsid w:val="005F086E"/>
    <w:rsid w:val="005F09A1"/>
    <w:rsid w:val="005F14D9"/>
    <w:rsid w:val="005F2484"/>
    <w:rsid w:val="005F352B"/>
    <w:rsid w:val="005F4CFB"/>
    <w:rsid w:val="005F5736"/>
    <w:rsid w:val="005F5BF2"/>
    <w:rsid w:val="005F602B"/>
    <w:rsid w:val="005F6183"/>
    <w:rsid w:val="005F689E"/>
    <w:rsid w:val="005F68A4"/>
    <w:rsid w:val="005F69C1"/>
    <w:rsid w:val="005F6C93"/>
    <w:rsid w:val="005F775A"/>
    <w:rsid w:val="005F79E3"/>
    <w:rsid w:val="005F7CAF"/>
    <w:rsid w:val="0060052F"/>
    <w:rsid w:val="00601028"/>
    <w:rsid w:val="00601196"/>
    <w:rsid w:val="00601F07"/>
    <w:rsid w:val="00602177"/>
    <w:rsid w:val="00602C81"/>
    <w:rsid w:val="00603AD1"/>
    <w:rsid w:val="006048AB"/>
    <w:rsid w:val="00604A94"/>
    <w:rsid w:val="00604D8C"/>
    <w:rsid w:val="00604E46"/>
    <w:rsid w:val="006057D7"/>
    <w:rsid w:val="00605D32"/>
    <w:rsid w:val="00606BB0"/>
    <w:rsid w:val="00606EF4"/>
    <w:rsid w:val="006071C0"/>
    <w:rsid w:val="006073F9"/>
    <w:rsid w:val="00607895"/>
    <w:rsid w:val="00607BD6"/>
    <w:rsid w:val="00610140"/>
    <w:rsid w:val="00610163"/>
    <w:rsid w:val="00611AD0"/>
    <w:rsid w:val="006123C4"/>
    <w:rsid w:val="0061248F"/>
    <w:rsid w:val="0061280F"/>
    <w:rsid w:val="00613320"/>
    <w:rsid w:val="006134CB"/>
    <w:rsid w:val="00613984"/>
    <w:rsid w:val="00613A05"/>
    <w:rsid w:val="006141B0"/>
    <w:rsid w:val="00614EBE"/>
    <w:rsid w:val="00615F90"/>
    <w:rsid w:val="00617139"/>
    <w:rsid w:val="00617924"/>
    <w:rsid w:val="00617938"/>
    <w:rsid w:val="006200DB"/>
    <w:rsid w:val="006205F2"/>
    <w:rsid w:val="00620BC7"/>
    <w:rsid w:val="00620E3E"/>
    <w:rsid w:val="006211D8"/>
    <w:rsid w:val="0062205B"/>
    <w:rsid w:val="0062209D"/>
    <w:rsid w:val="0062210A"/>
    <w:rsid w:val="0062246A"/>
    <w:rsid w:val="006248F6"/>
    <w:rsid w:val="00625008"/>
    <w:rsid w:val="00625221"/>
    <w:rsid w:val="0062524C"/>
    <w:rsid w:val="00625A4B"/>
    <w:rsid w:val="00626993"/>
    <w:rsid w:val="00630416"/>
    <w:rsid w:val="00631DCC"/>
    <w:rsid w:val="00631FED"/>
    <w:rsid w:val="0063262D"/>
    <w:rsid w:val="006328A5"/>
    <w:rsid w:val="006333D1"/>
    <w:rsid w:val="00634565"/>
    <w:rsid w:val="00635675"/>
    <w:rsid w:val="0063669B"/>
    <w:rsid w:val="00636DC1"/>
    <w:rsid w:val="00637186"/>
    <w:rsid w:val="00637A5E"/>
    <w:rsid w:val="006400D7"/>
    <w:rsid w:val="00640330"/>
    <w:rsid w:val="0064037A"/>
    <w:rsid w:val="006409F0"/>
    <w:rsid w:val="00640B42"/>
    <w:rsid w:val="00641533"/>
    <w:rsid w:val="00641A0B"/>
    <w:rsid w:val="00641C86"/>
    <w:rsid w:val="00642023"/>
    <w:rsid w:val="00642138"/>
    <w:rsid w:val="00642CBB"/>
    <w:rsid w:val="00642E8C"/>
    <w:rsid w:val="00643072"/>
    <w:rsid w:val="0064311F"/>
    <w:rsid w:val="00643664"/>
    <w:rsid w:val="00643C75"/>
    <w:rsid w:val="00643CE1"/>
    <w:rsid w:val="006463DA"/>
    <w:rsid w:val="0064640D"/>
    <w:rsid w:val="0064712D"/>
    <w:rsid w:val="00647258"/>
    <w:rsid w:val="00647CAF"/>
    <w:rsid w:val="00647EEC"/>
    <w:rsid w:val="00650772"/>
    <w:rsid w:val="006507B0"/>
    <w:rsid w:val="006507BA"/>
    <w:rsid w:val="0065113E"/>
    <w:rsid w:val="00651700"/>
    <w:rsid w:val="006518FD"/>
    <w:rsid w:val="00651B6F"/>
    <w:rsid w:val="0065220C"/>
    <w:rsid w:val="00652848"/>
    <w:rsid w:val="00652F58"/>
    <w:rsid w:val="0065461F"/>
    <w:rsid w:val="00654A33"/>
    <w:rsid w:val="00654BC8"/>
    <w:rsid w:val="006550B6"/>
    <w:rsid w:val="00655264"/>
    <w:rsid w:val="0065604B"/>
    <w:rsid w:val="00656B40"/>
    <w:rsid w:val="00656C6F"/>
    <w:rsid w:val="00656F12"/>
    <w:rsid w:val="006574E6"/>
    <w:rsid w:val="0065757E"/>
    <w:rsid w:val="00660458"/>
    <w:rsid w:val="00660994"/>
    <w:rsid w:val="006635EE"/>
    <w:rsid w:val="00663725"/>
    <w:rsid w:val="0066394B"/>
    <w:rsid w:val="006642C9"/>
    <w:rsid w:val="00664491"/>
    <w:rsid w:val="00665AD0"/>
    <w:rsid w:val="00665D22"/>
    <w:rsid w:val="006662A6"/>
    <w:rsid w:val="006668AE"/>
    <w:rsid w:val="00666A01"/>
    <w:rsid w:val="00666A2B"/>
    <w:rsid w:val="00666A83"/>
    <w:rsid w:val="00667607"/>
    <w:rsid w:val="006706C3"/>
    <w:rsid w:val="00670E84"/>
    <w:rsid w:val="0067120D"/>
    <w:rsid w:val="00671262"/>
    <w:rsid w:val="006714ED"/>
    <w:rsid w:val="006722A0"/>
    <w:rsid w:val="00672C60"/>
    <w:rsid w:val="00673AD9"/>
    <w:rsid w:val="00673CE2"/>
    <w:rsid w:val="00673E94"/>
    <w:rsid w:val="00674F86"/>
    <w:rsid w:val="00675484"/>
    <w:rsid w:val="00675678"/>
    <w:rsid w:val="006759B8"/>
    <w:rsid w:val="00675E07"/>
    <w:rsid w:val="0067743A"/>
    <w:rsid w:val="0068093D"/>
    <w:rsid w:val="00680B8E"/>
    <w:rsid w:val="00680CD2"/>
    <w:rsid w:val="00680F20"/>
    <w:rsid w:val="006816B0"/>
    <w:rsid w:val="00681DAE"/>
    <w:rsid w:val="006828B2"/>
    <w:rsid w:val="00682F6A"/>
    <w:rsid w:val="0068346E"/>
    <w:rsid w:val="00683828"/>
    <w:rsid w:val="00683DAB"/>
    <w:rsid w:val="0068406A"/>
    <w:rsid w:val="00684360"/>
    <w:rsid w:val="00685371"/>
    <w:rsid w:val="00685A3F"/>
    <w:rsid w:val="00685D9E"/>
    <w:rsid w:val="0068633D"/>
    <w:rsid w:val="0068654D"/>
    <w:rsid w:val="00687512"/>
    <w:rsid w:val="0068761B"/>
    <w:rsid w:val="00687732"/>
    <w:rsid w:val="00687A20"/>
    <w:rsid w:val="00687B03"/>
    <w:rsid w:val="0069050B"/>
    <w:rsid w:val="0069057C"/>
    <w:rsid w:val="00691019"/>
    <w:rsid w:val="00693232"/>
    <w:rsid w:val="0069373A"/>
    <w:rsid w:val="00693909"/>
    <w:rsid w:val="00693E70"/>
    <w:rsid w:val="0069563C"/>
    <w:rsid w:val="00695877"/>
    <w:rsid w:val="00696B91"/>
    <w:rsid w:val="006A00B6"/>
    <w:rsid w:val="006A03FF"/>
    <w:rsid w:val="006A068A"/>
    <w:rsid w:val="006A0CD8"/>
    <w:rsid w:val="006A0E36"/>
    <w:rsid w:val="006A11F0"/>
    <w:rsid w:val="006A170C"/>
    <w:rsid w:val="006A1C1D"/>
    <w:rsid w:val="006A35B9"/>
    <w:rsid w:val="006A3990"/>
    <w:rsid w:val="006A3DD9"/>
    <w:rsid w:val="006A4AE4"/>
    <w:rsid w:val="006A51CC"/>
    <w:rsid w:val="006A631C"/>
    <w:rsid w:val="006A65A0"/>
    <w:rsid w:val="006A6E00"/>
    <w:rsid w:val="006A71A1"/>
    <w:rsid w:val="006A777C"/>
    <w:rsid w:val="006A78C2"/>
    <w:rsid w:val="006B0407"/>
    <w:rsid w:val="006B08F8"/>
    <w:rsid w:val="006B0B35"/>
    <w:rsid w:val="006B0FC8"/>
    <w:rsid w:val="006B13E7"/>
    <w:rsid w:val="006B1C64"/>
    <w:rsid w:val="006B30A9"/>
    <w:rsid w:val="006B3782"/>
    <w:rsid w:val="006B566C"/>
    <w:rsid w:val="006B6025"/>
    <w:rsid w:val="006B6233"/>
    <w:rsid w:val="006B6576"/>
    <w:rsid w:val="006B65F2"/>
    <w:rsid w:val="006B69C3"/>
    <w:rsid w:val="006B6DE8"/>
    <w:rsid w:val="006B6FE2"/>
    <w:rsid w:val="006C0489"/>
    <w:rsid w:val="006C070E"/>
    <w:rsid w:val="006C07F6"/>
    <w:rsid w:val="006C1565"/>
    <w:rsid w:val="006C29AD"/>
    <w:rsid w:val="006C2DC5"/>
    <w:rsid w:val="006C3181"/>
    <w:rsid w:val="006C36D2"/>
    <w:rsid w:val="006C3964"/>
    <w:rsid w:val="006C46DB"/>
    <w:rsid w:val="006C6B8B"/>
    <w:rsid w:val="006C6F16"/>
    <w:rsid w:val="006C74AB"/>
    <w:rsid w:val="006C77F9"/>
    <w:rsid w:val="006D1B3A"/>
    <w:rsid w:val="006D3649"/>
    <w:rsid w:val="006D3A51"/>
    <w:rsid w:val="006D3DB0"/>
    <w:rsid w:val="006D422B"/>
    <w:rsid w:val="006D42DE"/>
    <w:rsid w:val="006D4B24"/>
    <w:rsid w:val="006D4FCE"/>
    <w:rsid w:val="006D7103"/>
    <w:rsid w:val="006D76EC"/>
    <w:rsid w:val="006D78B0"/>
    <w:rsid w:val="006D7B33"/>
    <w:rsid w:val="006E18D0"/>
    <w:rsid w:val="006E19D2"/>
    <w:rsid w:val="006E1C25"/>
    <w:rsid w:val="006E1C9A"/>
    <w:rsid w:val="006E24F2"/>
    <w:rsid w:val="006E2BD2"/>
    <w:rsid w:val="006E2EAE"/>
    <w:rsid w:val="006E3B79"/>
    <w:rsid w:val="006E3BC7"/>
    <w:rsid w:val="006E3F9B"/>
    <w:rsid w:val="006E4662"/>
    <w:rsid w:val="006E4CEB"/>
    <w:rsid w:val="006E553B"/>
    <w:rsid w:val="006E6034"/>
    <w:rsid w:val="006E6627"/>
    <w:rsid w:val="006E78BB"/>
    <w:rsid w:val="006E7B5E"/>
    <w:rsid w:val="006E7E01"/>
    <w:rsid w:val="006F00F3"/>
    <w:rsid w:val="006F0786"/>
    <w:rsid w:val="006F0B9B"/>
    <w:rsid w:val="006F0E4B"/>
    <w:rsid w:val="006F1022"/>
    <w:rsid w:val="006F13E3"/>
    <w:rsid w:val="006F21BF"/>
    <w:rsid w:val="006F228E"/>
    <w:rsid w:val="006F296F"/>
    <w:rsid w:val="006F29EF"/>
    <w:rsid w:val="006F2BFF"/>
    <w:rsid w:val="006F2D2C"/>
    <w:rsid w:val="006F366D"/>
    <w:rsid w:val="006F3D80"/>
    <w:rsid w:val="006F57D7"/>
    <w:rsid w:val="006F58CF"/>
    <w:rsid w:val="006F6D6A"/>
    <w:rsid w:val="0070099D"/>
    <w:rsid w:val="00701334"/>
    <w:rsid w:val="00702619"/>
    <w:rsid w:val="00702977"/>
    <w:rsid w:val="00702E45"/>
    <w:rsid w:val="00703536"/>
    <w:rsid w:val="00703661"/>
    <w:rsid w:val="00703B40"/>
    <w:rsid w:val="00703C6D"/>
    <w:rsid w:val="00705DC8"/>
    <w:rsid w:val="00706044"/>
    <w:rsid w:val="00706FEB"/>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3347"/>
    <w:rsid w:val="00723879"/>
    <w:rsid w:val="0072447D"/>
    <w:rsid w:val="00724B4A"/>
    <w:rsid w:val="00725B13"/>
    <w:rsid w:val="00725F93"/>
    <w:rsid w:val="00726478"/>
    <w:rsid w:val="007300D1"/>
    <w:rsid w:val="00730819"/>
    <w:rsid w:val="007321E4"/>
    <w:rsid w:val="007333AF"/>
    <w:rsid w:val="00733D22"/>
    <w:rsid w:val="00734617"/>
    <w:rsid w:val="00734E01"/>
    <w:rsid w:val="00734F89"/>
    <w:rsid w:val="00735954"/>
    <w:rsid w:val="00735F43"/>
    <w:rsid w:val="00740643"/>
    <w:rsid w:val="0074075F"/>
    <w:rsid w:val="00740E38"/>
    <w:rsid w:val="007412AE"/>
    <w:rsid w:val="007434A6"/>
    <w:rsid w:val="00743F4A"/>
    <w:rsid w:val="00744655"/>
    <w:rsid w:val="00744D24"/>
    <w:rsid w:val="00744E1D"/>
    <w:rsid w:val="007455DE"/>
    <w:rsid w:val="007457DC"/>
    <w:rsid w:val="00746147"/>
    <w:rsid w:val="007462DA"/>
    <w:rsid w:val="007469B8"/>
    <w:rsid w:val="00746C4A"/>
    <w:rsid w:val="00746E16"/>
    <w:rsid w:val="00747092"/>
    <w:rsid w:val="00747094"/>
    <w:rsid w:val="007470E3"/>
    <w:rsid w:val="00750322"/>
    <w:rsid w:val="00751668"/>
    <w:rsid w:val="00751898"/>
    <w:rsid w:val="00752B27"/>
    <w:rsid w:val="007532A9"/>
    <w:rsid w:val="007533DF"/>
    <w:rsid w:val="00753802"/>
    <w:rsid w:val="00753EB8"/>
    <w:rsid w:val="00754A0E"/>
    <w:rsid w:val="00754E50"/>
    <w:rsid w:val="00755CC5"/>
    <w:rsid w:val="007562E6"/>
    <w:rsid w:val="00756BB6"/>
    <w:rsid w:val="00757094"/>
    <w:rsid w:val="00757F4F"/>
    <w:rsid w:val="0076026A"/>
    <w:rsid w:val="0076328B"/>
    <w:rsid w:val="0076347E"/>
    <w:rsid w:val="0076350F"/>
    <w:rsid w:val="007640C5"/>
    <w:rsid w:val="0076485B"/>
    <w:rsid w:val="00765C17"/>
    <w:rsid w:val="00765CE2"/>
    <w:rsid w:val="00766856"/>
    <w:rsid w:val="00766BC0"/>
    <w:rsid w:val="00767641"/>
    <w:rsid w:val="007676A1"/>
    <w:rsid w:val="00770C57"/>
    <w:rsid w:val="00770D0B"/>
    <w:rsid w:val="007711FD"/>
    <w:rsid w:val="00771233"/>
    <w:rsid w:val="0077176F"/>
    <w:rsid w:val="00773305"/>
    <w:rsid w:val="00773518"/>
    <w:rsid w:val="00773A42"/>
    <w:rsid w:val="00773D30"/>
    <w:rsid w:val="0077404E"/>
    <w:rsid w:val="00774089"/>
    <w:rsid w:val="00774E08"/>
    <w:rsid w:val="00775604"/>
    <w:rsid w:val="0077567D"/>
    <w:rsid w:val="00775DB8"/>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788"/>
    <w:rsid w:val="00785B57"/>
    <w:rsid w:val="00786D2A"/>
    <w:rsid w:val="00787F22"/>
    <w:rsid w:val="00787F6D"/>
    <w:rsid w:val="0079027C"/>
    <w:rsid w:val="00790283"/>
    <w:rsid w:val="0079098E"/>
    <w:rsid w:val="007909A9"/>
    <w:rsid w:val="00790CAA"/>
    <w:rsid w:val="007911C6"/>
    <w:rsid w:val="00791B7B"/>
    <w:rsid w:val="00792548"/>
    <w:rsid w:val="00792911"/>
    <w:rsid w:val="007929E4"/>
    <w:rsid w:val="007930D3"/>
    <w:rsid w:val="0079322C"/>
    <w:rsid w:val="00794A1F"/>
    <w:rsid w:val="00794A65"/>
    <w:rsid w:val="00795772"/>
    <w:rsid w:val="00795F88"/>
    <w:rsid w:val="00795F96"/>
    <w:rsid w:val="007973B1"/>
    <w:rsid w:val="0079740D"/>
    <w:rsid w:val="007974F6"/>
    <w:rsid w:val="007A1A40"/>
    <w:rsid w:val="007A1DA8"/>
    <w:rsid w:val="007A33F3"/>
    <w:rsid w:val="007A3976"/>
    <w:rsid w:val="007A3D3B"/>
    <w:rsid w:val="007A3F41"/>
    <w:rsid w:val="007A4996"/>
    <w:rsid w:val="007A5E2D"/>
    <w:rsid w:val="007A6428"/>
    <w:rsid w:val="007A66FB"/>
    <w:rsid w:val="007A6F39"/>
    <w:rsid w:val="007A77CB"/>
    <w:rsid w:val="007B0394"/>
    <w:rsid w:val="007B1754"/>
    <w:rsid w:val="007B1810"/>
    <w:rsid w:val="007B1969"/>
    <w:rsid w:val="007B1F52"/>
    <w:rsid w:val="007B2A5F"/>
    <w:rsid w:val="007B2CD7"/>
    <w:rsid w:val="007B3EC2"/>
    <w:rsid w:val="007B4903"/>
    <w:rsid w:val="007B5DAF"/>
    <w:rsid w:val="007B5E73"/>
    <w:rsid w:val="007B6070"/>
    <w:rsid w:val="007B62A8"/>
    <w:rsid w:val="007B688D"/>
    <w:rsid w:val="007B6F1B"/>
    <w:rsid w:val="007B7521"/>
    <w:rsid w:val="007B7BBD"/>
    <w:rsid w:val="007C0DD1"/>
    <w:rsid w:val="007C14C5"/>
    <w:rsid w:val="007C1783"/>
    <w:rsid w:val="007C224C"/>
    <w:rsid w:val="007C2778"/>
    <w:rsid w:val="007C35A2"/>
    <w:rsid w:val="007C3836"/>
    <w:rsid w:val="007C3926"/>
    <w:rsid w:val="007C5E58"/>
    <w:rsid w:val="007C6C4D"/>
    <w:rsid w:val="007C7780"/>
    <w:rsid w:val="007C7A88"/>
    <w:rsid w:val="007C7D8B"/>
    <w:rsid w:val="007D011F"/>
    <w:rsid w:val="007D2115"/>
    <w:rsid w:val="007D28B4"/>
    <w:rsid w:val="007D2E47"/>
    <w:rsid w:val="007D3A11"/>
    <w:rsid w:val="007D3A46"/>
    <w:rsid w:val="007D4959"/>
    <w:rsid w:val="007D4EC8"/>
    <w:rsid w:val="007D5583"/>
    <w:rsid w:val="007D5CD7"/>
    <w:rsid w:val="007D65F7"/>
    <w:rsid w:val="007D667A"/>
    <w:rsid w:val="007D6A59"/>
    <w:rsid w:val="007D795A"/>
    <w:rsid w:val="007E0118"/>
    <w:rsid w:val="007E075C"/>
    <w:rsid w:val="007E0AB5"/>
    <w:rsid w:val="007E2049"/>
    <w:rsid w:val="007E3787"/>
    <w:rsid w:val="007E401B"/>
    <w:rsid w:val="007E56A6"/>
    <w:rsid w:val="007E6203"/>
    <w:rsid w:val="007E64C7"/>
    <w:rsid w:val="007E693E"/>
    <w:rsid w:val="007E6B45"/>
    <w:rsid w:val="007E70EB"/>
    <w:rsid w:val="007E7857"/>
    <w:rsid w:val="007E78D6"/>
    <w:rsid w:val="007F0338"/>
    <w:rsid w:val="007F1624"/>
    <w:rsid w:val="007F19AE"/>
    <w:rsid w:val="007F2730"/>
    <w:rsid w:val="007F3091"/>
    <w:rsid w:val="007F31E2"/>
    <w:rsid w:val="007F359F"/>
    <w:rsid w:val="007F3834"/>
    <w:rsid w:val="007F3BC5"/>
    <w:rsid w:val="007F5B4F"/>
    <w:rsid w:val="007F5C59"/>
    <w:rsid w:val="007F679C"/>
    <w:rsid w:val="007F798E"/>
    <w:rsid w:val="0080002D"/>
    <w:rsid w:val="008018F6"/>
    <w:rsid w:val="008028EB"/>
    <w:rsid w:val="00803048"/>
    <w:rsid w:val="0080337F"/>
    <w:rsid w:val="008033C4"/>
    <w:rsid w:val="00803BD7"/>
    <w:rsid w:val="00804490"/>
    <w:rsid w:val="008044FB"/>
    <w:rsid w:val="00805D0B"/>
    <w:rsid w:val="00805F7C"/>
    <w:rsid w:val="00806111"/>
    <w:rsid w:val="00806EF0"/>
    <w:rsid w:val="00807763"/>
    <w:rsid w:val="00807AE4"/>
    <w:rsid w:val="00812CCE"/>
    <w:rsid w:val="008133A3"/>
    <w:rsid w:val="00813CAE"/>
    <w:rsid w:val="00814782"/>
    <w:rsid w:val="00814977"/>
    <w:rsid w:val="00814C0B"/>
    <w:rsid w:val="00814DCC"/>
    <w:rsid w:val="00814E51"/>
    <w:rsid w:val="00815B92"/>
    <w:rsid w:val="00817DB5"/>
    <w:rsid w:val="008202F5"/>
    <w:rsid w:val="0082042C"/>
    <w:rsid w:val="00820F33"/>
    <w:rsid w:val="008218B4"/>
    <w:rsid w:val="00821E90"/>
    <w:rsid w:val="008225DC"/>
    <w:rsid w:val="00822EA9"/>
    <w:rsid w:val="00823577"/>
    <w:rsid w:val="008239A0"/>
    <w:rsid w:val="00823F5C"/>
    <w:rsid w:val="00824249"/>
    <w:rsid w:val="00824876"/>
    <w:rsid w:val="00824EBC"/>
    <w:rsid w:val="0082513C"/>
    <w:rsid w:val="008254EF"/>
    <w:rsid w:val="00826DF2"/>
    <w:rsid w:val="008278C0"/>
    <w:rsid w:val="00827B1A"/>
    <w:rsid w:val="00830675"/>
    <w:rsid w:val="008306FF"/>
    <w:rsid w:val="00830D0B"/>
    <w:rsid w:val="008310C6"/>
    <w:rsid w:val="00831206"/>
    <w:rsid w:val="00832098"/>
    <w:rsid w:val="0083387B"/>
    <w:rsid w:val="008346F3"/>
    <w:rsid w:val="00834BA0"/>
    <w:rsid w:val="00834D7A"/>
    <w:rsid w:val="008352AD"/>
    <w:rsid w:val="00835DDE"/>
    <w:rsid w:val="00835E52"/>
    <w:rsid w:val="0083628C"/>
    <w:rsid w:val="0083629C"/>
    <w:rsid w:val="008366FB"/>
    <w:rsid w:val="008368F9"/>
    <w:rsid w:val="00837161"/>
    <w:rsid w:val="008379FC"/>
    <w:rsid w:val="00837B88"/>
    <w:rsid w:val="0084067B"/>
    <w:rsid w:val="008419DC"/>
    <w:rsid w:val="00842032"/>
    <w:rsid w:val="00842FFA"/>
    <w:rsid w:val="008456D6"/>
    <w:rsid w:val="008464BE"/>
    <w:rsid w:val="0084660C"/>
    <w:rsid w:val="00847608"/>
    <w:rsid w:val="00847A5A"/>
    <w:rsid w:val="00847C39"/>
    <w:rsid w:val="00847E21"/>
    <w:rsid w:val="0085104A"/>
    <w:rsid w:val="008526EB"/>
    <w:rsid w:val="00852C6D"/>
    <w:rsid w:val="00852CD4"/>
    <w:rsid w:val="00852DC0"/>
    <w:rsid w:val="00853F42"/>
    <w:rsid w:val="00854066"/>
    <w:rsid w:val="0085409D"/>
    <w:rsid w:val="0085434F"/>
    <w:rsid w:val="00854588"/>
    <w:rsid w:val="0085459B"/>
    <w:rsid w:val="008552A7"/>
    <w:rsid w:val="0085712C"/>
    <w:rsid w:val="00860CDB"/>
    <w:rsid w:val="00860F5E"/>
    <w:rsid w:val="00861DAA"/>
    <w:rsid w:val="00862012"/>
    <w:rsid w:val="0086290A"/>
    <w:rsid w:val="00863D22"/>
    <w:rsid w:val="00864474"/>
    <w:rsid w:val="00864A54"/>
    <w:rsid w:val="00864FDC"/>
    <w:rsid w:val="00865AEC"/>
    <w:rsid w:val="00866379"/>
    <w:rsid w:val="0086640D"/>
    <w:rsid w:val="0086654F"/>
    <w:rsid w:val="0086683B"/>
    <w:rsid w:val="00866A45"/>
    <w:rsid w:val="00866ACD"/>
    <w:rsid w:val="00866B6F"/>
    <w:rsid w:val="00867FF1"/>
    <w:rsid w:val="008701B7"/>
    <w:rsid w:val="00870C8B"/>
    <w:rsid w:val="00870DA1"/>
    <w:rsid w:val="008710C7"/>
    <w:rsid w:val="00871780"/>
    <w:rsid w:val="008717C1"/>
    <w:rsid w:val="00871CAC"/>
    <w:rsid w:val="0087260F"/>
    <w:rsid w:val="00872AB0"/>
    <w:rsid w:val="00872FDC"/>
    <w:rsid w:val="00873715"/>
    <w:rsid w:val="00873E09"/>
    <w:rsid w:val="00874F35"/>
    <w:rsid w:val="00875405"/>
    <w:rsid w:val="00880F3E"/>
    <w:rsid w:val="008812D4"/>
    <w:rsid w:val="00881E30"/>
    <w:rsid w:val="00882063"/>
    <w:rsid w:val="008838D2"/>
    <w:rsid w:val="00884FFE"/>
    <w:rsid w:val="00885307"/>
    <w:rsid w:val="00885E57"/>
    <w:rsid w:val="00886361"/>
    <w:rsid w:val="00887247"/>
    <w:rsid w:val="0088757E"/>
    <w:rsid w:val="00887B7E"/>
    <w:rsid w:val="00890307"/>
    <w:rsid w:val="0089063F"/>
    <w:rsid w:val="008910A2"/>
    <w:rsid w:val="00891AA0"/>
    <w:rsid w:val="00892599"/>
    <w:rsid w:val="008927D0"/>
    <w:rsid w:val="00893329"/>
    <w:rsid w:val="0089441B"/>
    <w:rsid w:val="00894522"/>
    <w:rsid w:val="008947D4"/>
    <w:rsid w:val="00894BA2"/>
    <w:rsid w:val="00894D39"/>
    <w:rsid w:val="00894E53"/>
    <w:rsid w:val="0089591D"/>
    <w:rsid w:val="00895DEA"/>
    <w:rsid w:val="00895DFA"/>
    <w:rsid w:val="00895E2B"/>
    <w:rsid w:val="0089759F"/>
    <w:rsid w:val="008A0549"/>
    <w:rsid w:val="008A0A62"/>
    <w:rsid w:val="008A0C02"/>
    <w:rsid w:val="008A1FB7"/>
    <w:rsid w:val="008A2895"/>
    <w:rsid w:val="008A2E51"/>
    <w:rsid w:val="008A32A8"/>
    <w:rsid w:val="008A3CB5"/>
    <w:rsid w:val="008A4AE0"/>
    <w:rsid w:val="008A58B0"/>
    <w:rsid w:val="008A5AF3"/>
    <w:rsid w:val="008A5F2F"/>
    <w:rsid w:val="008A605C"/>
    <w:rsid w:val="008A7C66"/>
    <w:rsid w:val="008A7F89"/>
    <w:rsid w:val="008B05DF"/>
    <w:rsid w:val="008B0B6E"/>
    <w:rsid w:val="008B14DA"/>
    <w:rsid w:val="008B29B8"/>
    <w:rsid w:val="008B2DE4"/>
    <w:rsid w:val="008B2F1B"/>
    <w:rsid w:val="008B51C8"/>
    <w:rsid w:val="008B70FA"/>
    <w:rsid w:val="008B7685"/>
    <w:rsid w:val="008B7ECC"/>
    <w:rsid w:val="008C0D99"/>
    <w:rsid w:val="008C1750"/>
    <w:rsid w:val="008C2978"/>
    <w:rsid w:val="008C3409"/>
    <w:rsid w:val="008C3772"/>
    <w:rsid w:val="008C4C02"/>
    <w:rsid w:val="008C4E22"/>
    <w:rsid w:val="008C4E39"/>
    <w:rsid w:val="008C519E"/>
    <w:rsid w:val="008C53CC"/>
    <w:rsid w:val="008C7335"/>
    <w:rsid w:val="008C7563"/>
    <w:rsid w:val="008D0046"/>
    <w:rsid w:val="008D0459"/>
    <w:rsid w:val="008D1041"/>
    <w:rsid w:val="008D1878"/>
    <w:rsid w:val="008D217E"/>
    <w:rsid w:val="008D22D0"/>
    <w:rsid w:val="008D2BE8"/>
    <w:rsid w:val="008D2F09"/>
    <w:rsid w:val="008D3BB9"/>
    <w:rsid w:val="008D4491"/>
    <w:rsid w:val="008D4BEB"/>
    <w:rsid w:val="008D5147"/>
    <w:rsid w:val="008D5451"/>
    <w:rsid w:val="008D5B4E"/>
    <w:rsid w:val="008D5CC5"/>
    <w:rsid w:val="008D6856"/>
    <w:rsid w:val="008D6AA7"/>
    <w:rsid w:val="008D7383"/>
    <w:rsid w:val="008D7E78"/>
    <w:rsid w:val="008E052A"/>
    <w:rsid w:val="008E1BA5"/>
    <w:rsid w:val="008E1FEF"/>
    <w:rsid w:val="008E249D"/>
    <w:rsid w:val="008E26BC"/>
    <w:rsid w:val="008E29DF"/>
    <w:rsid w:val="008E2EA9"/>
    <w:rsid w:val="008E3A61"/>
    <w:rsid w:val="008E424E"/>
    <w:rsid w:val="008E4980"/>
    <w:rsid w:val="008E499A"/>
    <w:rsid w:val="008E4AA4"/>
    <w:rsid w:val="008E5153"/>
    <w:rsid w:val="008E5F07"/>
    <w:rsid w:val="008E62E9"/>
    <w:rsid w:val="008E7556"/>
    <w:rsid w:val="008E7B9F"/>
    <w:rsid w:val="008F044C"/>
    <w:rsid w:val="008F08BF"/>
    <w:rsid w:val="008F09D3"/>
    <w:rsid w:val="008F0C08"/>
    <w:rsid w:val="008F1476"/>
    <w:rsid w:val="008F284E"/>
    <w:rsid w:val="008F28A8"/>
    <w:rsid w:val="008F353F"/>
    <w:rsid w:val="008F3D9F"/>
    <w:rsid w:val="008F41D5"/>
    <w:rsid w:val="008F4AF2"/>
    <w:rsid w:val="008F56FA"/>
    <w:rsid w:val="008F593C"/>
    <w:rsid w:val="008F6B95"/>
    <w:rsid w:val="008F7E87"/>
    <w:rsid w:val="00900700"/>
    <w:rsid w:val="00900BA8"/>
    <w:rsid w:val="00900BE3"/>
    <w:rsid w:val="00900C34"/>
    <w:rsid w:val="00901490"/>
    <w:rsid w:val="00901E8D"/>
    <w:rsid w:val="009024D1"/>
    <w:rsid w:val="00902A33"/>
    <w:rsid w:val="009039CD"/>
    <w:rsid w:val="00903DCE"/>
    <w:rsid w:val="0090459E"/>
    <w:rsid w:val="00905887"/>
    <w:rsid w:val="00905A3E"/>
    <w:rsid w:val="00906467"/>
    <w:rsid w:val="009069E9"/>
    <w:rsid w:val="00906F11"/>
    <w:rsid w:val="00907B61"/>
    <w:rsid w:val="00907F48"/>
    <w:rsid w:val="009105CC"/>
    <w:rsid w:val="00910A73"/>
    <w:rsid w:val="00911466"/>
    <w:rsid w:val="009128C1"/>
    <w:rsid w:val="0091482A"/>
    <w:rsid w:val="00914C62"/>
    <w:rsid w:val="0091533A"/>
    <w:rsid w:val="009168BA"/>
    <w:rsid w:val="00920050"/>
    <w:rsid w:val="00920061"/>
    <w:rsid w:val="009200FA"/>
    <w:rsid w:val="0092015B"/>
    <w:rsid w:val="00920737"/>
    <w:rsid w:val="00921592"/>
    <w:rsid w:val="00923571"/>
    <w:rsid w:val="00925779"/>
    <w:rsid w:val="00926622"/>
    <w:rsid w:val="00927164"/>
    <w:rsid w:val="00927F79"/>
    <w:rsid w:val="00931297"/>
    <w:rsid w:val="00932594"/>
    <w:rsid w:val="00932AE8"/>
    <w:rsid w:val="009334D2"/>
    <w:rsid w:val="009335EB"/>
    <w:rsid w:val="0093467C"/>
    <w:rsid w:val="00934FAE"/>
    <w:rsid w:val="00935943"/>
    <w:rsid w:val="00935B8B"/>
    <w:rsid w:val="00937774"/>
    <w:rsid w:val="00937F95"/>
    <w:rsid w:val="00940511"/>
    <w:rsid w:val="00940C6A"/>
    <w:rsid w:val="0094183C"/>
    <w:rsid w:val="00942A4E"/>
    <w:rsid w:val="009440F9"/>
    <w:rsid w:val="00945876"/>
    <w:rsid w:val="00945CA5"/>
    <w:rsid w:val="00945D42"/>
    <w:rsid w:val="00945D43"/>
    <w:rsid w:val="00946790"/>
    <w:rsid w:val="0094712C"/>
    <w:rsid w:val="00947BBA"/>
    <w:rsid w:val="00950086"/>
    <w:rsid w:val="00951A74"/>
    <w:rsid w:val="00951D25"/>
    <w:rsid w:val="00951FE9"/>
    <w:rsid w:val="009536E9"/>
    <w:rsid w:val="00953725"/>
    <w:rsid w:val="00953A9F"/>
    <w:rsid w:val="00953DDC"/>
    <w:rsid w:val="00954B2C"/>
    <w:rsid w:val="00954B47"/>
    <w:rsid w:val="00954F30"/>
    <w:rsid w:val="00955145"/>
    <w:rsid w:val="00955518"/>
    <w:rsid w:val="009566A5"/>
    <w:rsid w:val="00956844"/>
    <w:rsid w:val="00957E1F"/>
    <w:rsid w:val="00960D35"/>
    <w:rsid w:val="00960F5A"/>
    <w:rsid w:val="0096159D"/>
    <w:rsid w:val="009617E5"/>
    <w:rsid w:val="00962032"/>
    <w:rsid w:val="00962139"/>
    <w:rsid w:val="009623A1"/>
    <w:rsid w:val="0096287F"/>
    <w:rsid w:val="00962EFB"/>
    <w:rsid w:val="009634AA"/>
    <w:rsid w:val="00963A7B"/>
    <w:rsid w:val="00963B0D"/>
    <w:rsid w:val="00963D16"/>
    <w:rsid w:val="00964372"/>
    <w:rsid w:val="009647F5"/>
    <w:rsid w:val="00964DAC"/>
    <w:rsid w:val="00966DC0"/>
    <w:rsid w:val="0096703D"/>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13A3"/>
    <w:rsid w:val="00981BD5"/>
    <w:rsid w:val="0098230D"/>
    <w:rsid w:val="00982C6F"/>
    <w:rsid w:val="0098356E"/>
    <w:rsid w:val="00983575"/>
    <w:rsid w:val="009852CC"/>
    <w:rsid w:val="00985D79"/>
    <w:rsid w:val="00985FF2"/>
    <w:rsid w:val="009868C6"/>
    <w:rsid w:val="00986ABA"/>
    <w:rsid w:val="00986ABF"/>
    <w:rsid w:val="00986C15"/>
    <w:rsid w:val="00987936"/>
    <w:rsid w:val="00987AFD"/>
    <w:rsid w:val="00990200"/>
    <w:rsid w:val="0099095A"/>
    <w:rsid w:val="00990CFD"/>
    <w:rsid w:val="00990D71"/>
    <w:rsid w:val="009915B9"/>
    <w:rsid w:val="00991D39"/>
    <w:rsid w:val="00992BB4"/>
    <w:rsid w:val="0099373E"/>
    <w:rsid w:val="00993AFE"/>
    <w:rsid w:val="00995883"/>
    <w:rsid w:val="00995F51"/>
    <w:rsid w:val="009964AC"/>
    <w:rsid w:val="00996B99"/>
    <w:rsid w:val="00996C68"/>
    <w:rsid w:val="00996D41"/>
    <w:rsid w:val="00997FE8"/>
    <w:rsid w:val="009A039C"/>
    <w:rsid w:val="009A088F"/>
    <w:rsid w:val="009A1936"/>
    <w:rsid w:val="009A224D"/>
    <w:rsid w:val="009A39FE"/>
    <w:rsid w:val="009A3BE3"/>
    <w:rsid w:val="009A3EBA"/>
    <w:rsid w:val="009A4210"/>
    <w:rsid w:val="009A442F"/>
    <w:rsid w:val="009A45FF"/>
    <w:rsid w:val="009A57EE"/>
    <w:rsid w:val="009A5BBB"/>
    <w:rsid w:val="009A5C2F"/>
    <w:rsid w:val="009A5E24"/>
    <w:rsid w:val="009A7D78"/>
    <w:rsid w:val="009B0417"/>
    <w:rsid w:val="009B06A9"/>
    <w:rsid w:val="009B0A39"/>
    <w:rsid w:val="009B0D0E"/>
    <w:rsid w:val="009B136A"/>
    <w:rsid w:val="009B1F48"/>
    <w:rsid w:val="009B2478"/>
    <w:rsid w:val="009B300D"/>
    <w:rsid w:val="009B3566"/>
    <w:rsid w:val="009B4282"/>
    <w:rsid w:val="009B4C68"/>
    <w:rsid w:val="009B4D10"/>
    <w:rsid w:val="009B5A71"/>
    <w:rsid w:val="009B5D5B"/>
    <w:rsid w:val="009B71CE"/>
    <w:rsid w:val="009B789F"/>
    <w:rsid w:val="009B7CDF"/>
    <w:rsid w:val="009B7DCF"/>
    <w:rsid w:val="009C0124"/>
    <w:rsid w:val="009C04C5"/>
    <w:rsid w:val="009C24D7"/>
    <w:rsid w:val="009C2573"/>
    <w:rsid w:val="009C2D4C"/>
    <w:rsid w:val="009C3DF1"/>
    <w:rsid w:val="009C3E0C"/>
    <w:rsid w:val="009C45BB"/>
    <w:rsid w:val="009C4B33"/>
    <w:rsid w:val="009C62F4"/>
    <w:rsid w:val="009C6EF2"/>
    <w:rsid w:val="009C77C2"/>
    <w:rsid w:val="009C77D0"/>
    <w:rsid w:val="009C7E86"/>
    <w:rsid w:val="009D065E"/>
    <w:rsid w:val="009D07F8"/>
    <w:rsid w:val="009D0C0C"/>
    <w:rsid w:val="009D104B"/>
    <w:rsid w:val="009D1728"/>
    <w:rsid w:val="009D177F"/>
    <w:rsid w:val="009D1AAB"/>
    <w:rsid w:val="009D1B15"/>
    <w:rsid w:val="009D2599"/>
    <w:rsid w:val="009D30FB"/>
    <w:rsid w:val="009D3141"/>
    <w:rsid w:val="009D3347"/>
    <w:rsid w:val="009D3BC1"/>
    <w:rsid w:val="009D4017"/>
    <w:rsid w:val="009D4B2E"/>
    <w:rsid w:val="009D6132"/>
    <w:rsid w:val="009D63CE"/>
    <w:rsid w:val="009D63DB"/>
    <w:rsid w:val="009D684B"/>
    <w:rsid w:val="009D68B2"/>
    <w:rsid w:val="009D7688"/>
    <w:rsid w:val="009D7A55"/>
    <w:rsid w:val="009E0F72"/>
    <w:rsid w:val="009E0FD2"/>
    <w:rsid w:val="009E126D"/>
    <w:rsid w:val="009E1731"/>
    <w:rsid w:val="009E1A7E"/>
    <w:rsid w:val="009E1B3C"/>
    <w:rsid w:val="009E1CAF"/>
    <w:rsid w:val="009E2D98"/>
    <w:rsid w:val="009E3461"/>
    <w:rsid w:val="009E35CB"/>
    <w:rsid w:val="009E41E4"/>
    <w:rsid w:val="009E4761"/>
    <w:rsid w:val="009E4E7B"/>
    <w:rsid w:val="009E5AB7"/>
    <w:rsid w:val="009E5BE2"/>
    <w:rsid w:val="009E5EDC"/>
    <w:rsid w:val="009E64B9"/>
    <w:rsid w:val="009E6CE9"/>
    <w:rsid w:val="009E76DE"/>
    <w:rsid w:val="009F06CC"/>
    <w:rsid w:val="009F0D25"/>
    <w:rsid w:val="009F1285"/>
    <w:rsid w:val="009F1858"/>
    <w:rsid w:val="009F2ADD"/>
    <w:rsid w:val="009F2C6E"/>
    <w:rsid w:val="009F2D50"/>
    <w:rsid w:val="009F38FF"/>
    <w:rsid w:val="009F3BDC"/>
    <w:rsid w:val="009F4626"/>
    <w:rsid w:val="009F4743"/>
    <w:rsid w:val="009F5931"/>
    <w:rsid w:val="009F6EDB"/>
    <w:rsid w:val="009F7336"/>
    <w:rsid w:val="009F73F7"/>
    <w:rsid w:val="009F788F"/>
    <w:rsid w:val="009F7A08"/>
    <w:rsid w:val="00A01D6E"/>
    <w:rsid w:val="00A049A4"/>
    <w:rsid w:val="00A04C71"/>
    <w:rsid w:val="00A04C95"/>
    <w:rsid w:val="00A04D53"/>
    <w:rsid w:val="00A04DB0"/>
    <w:rsid w:val="00A0567A"/>
    <w:rsid w:val="00A05A94"/>
    <w:rsid w:val="00A062AC"/>
    <w:rsid w:val="00A065DD"/>
    <w:rsid w:val="00A07331"/>
    <w:rsid w:val="00A07847"/>
    <w:rsid w:val="00A07A32"/>
    <w:rsid w:val="00A10783"/>
    <w:rsid w:val="00A10B87"/>
    <w:rsid w:val="00A10D2E"/>
    <w:rsid w:val="00A11355"/>
    <w:rsid w:val="00A11D67"/>
    <w:rsid w:val="00A1201F"/>
    <w:rsid w:val="00A12394"/>
    <w:rsid w:val="00A1269E"/>
    <w:rsid w:val="00A127EC"/>
    <w:rsid w:val="00A12BD6"/>
    <w:rsid w:val="00A13BD7"/>
    <w:rsid w:val="00A14A82"/>
    <w:rsid w:val="00A15C89"/>
    <w:rsid w:val="00A15DA5"/>
    <w:rsid w:val="00A15F64"/>
    <w:rsid w:val="00A163B6"/>
    <w:rsid w:val="00A1660C"/>
    <w:rsid w:val="00A16A9D"/>
    <w:rsid w:val="00A17000"/>
    <w:rsid w:val="00A17C5C"/>
    <w:rsid w:val="00A213AC"/>
    <w:rsid w:val="00A21FD0"/>
    <w:rsid w:val="00A22104"/>
    <w:rsid w:val="00A22E69"/>
    <w:rsid w:val="00A2314A"/>
    <w:rsid w:val="00A23E3D"/>
    <w:rsid w:val="00A24548"/>
    <w:rsid w:val="00A255A9"/>
    <w:rsid w:val="00A25BB1"/>
    <w:rsid w:val="00A262B3"/>
    <w:rsid w:val="00A26A57"/>
    <w:rsid w:val="00A274B2"/>
    <w:rsid w:val="00A275B4"/>
    <w:rsid w:val="00A277F5"/>
    <w:rsid w:val="00A307DD"/>
    <w:rsid w:val="00A30B64"/>
    <w:rsid w:val="00A31B03"/>
    <w:rsid w:val="00A31DB5"/>
    <w:rsid w:val="00A31E0E"/>
    <w:rsid w:val="00A320C2"/>
    <w:rsid w:val="00A32A54"/>
    <w:rsid w:val="00A3418D"/>
    <w:rsid w:val="00A34A7B"/>
    <w:rsid w:val="00A34CD5"/>
    <w:rsid w:val="00A35CA1"/>
    <w:rsid w:val="00A42511"/>
    <w:rsid w:val="00A428E4"/>
    <w:rsid w:val="00A43344"/>
    <w:rsid w:val="00A44E3D"/>
    <w:rsid w:val="00A46D0E"/>
    <w:rsid w:val="00A50301"/>
    <w:rsid w:val="00A5058C"/>
    <w:rsid w:val="00A5087C"/>
    <w:rsid w:val="00A50C9E"/>
    <w:rsid w:val="00A50D41"/>
    <w:rsid w:val="00A51482"/>
    <w:rsid w:val="00A514A7"/>
    <w:rsid w:val="00A51B4B"/>
    <w:rsid w:val="00A52610"/>
    <w:rsid w:val="00A52F50"/>
    <w:rsid w:val="00A54747"/>
    <w:rsid w:val="00A54A53"/>
    <w:rsid w:val="00A54EA6"/>
    <w:rsid w:val="00A55581"/>
    <w:rsid w:val="00A557EE"/>
    <w:rsid w:val="00A57026"/>
    <w:rsid w:val="00A60218"/>
    <w:rsid w:val="00A603A0"/>
    <w:rsid w:val="00A60CEA"/>
    <w:rsid w:val="00A62989"/>
    <w:rsid w:val="00A6305F"/>
    <w:rsid w:val="00A64017"/>
    <w:rsid w:val="00A654AB"/>
    <w:rsid w:val="00A65640"/>
    <w:rsid w:val="00A65935"/>
    <w:rsid w:val="00A65A8B"/>
    <w:rsid w:val="00A65D33"/>
    <w:rsid w:val="00A67553"/>
    <w:rsid w:val="00A7026D"/>
    <w:rsid w:val="00A702E8"/>
    <w:rsid w:val="00A709B5"/>
    <w:rsid w:val="00A718CD"/>
    <w:rsid w:val="00A7190B"/>
    <w:rsid w:val="00A71D5F"/>
    <w:rsid w:val="00A7215E"/>
    <w:rsid w:val="00A722C1"/>
    <w:rsid w:val="00A723D1"/>
    <w:rsid w:val="00A72FB6"/>
    <w:rsid w:val="00A730DE"/>
    <w:rsid w:val="00A734C1"/>
    <w:rsid w:val="00A73D3C"/>
    <w:rsid w:val="00A74742"/>
    <w:rsid w:val="00A75C5F"/>
    <w:rsid w:val="00A7694F"/>
    <w:rsid w:val="00A76B94"/>
    <w:rsid w:val="00A779E3"/>
    <w:rsid w:val="00A77DB3"/>
    <w:rsid w:val="00A80AE2"/>
    <w:rsid w:val="00A81531"/>
    <w:rsid w:val="00A828B8"/>
    <w:rsid w:val="00A82964"/>
    <w:rsid w:val="00A82C7F"/>
    <w:rsid w:val="00A830B2"/>
    <w:rsid w:val="00A8407F"/>
    <w:rsid w:val="00A854B8"/>
    <w:rsid w:val="00A8554F"/>
    <w:rsid w:val="00A85882"/>
    <w:rsid w:val="00A868AE"/>
    <w:rsid w:val="00A86D4B"/>
    <w:rsid w:val="00A86F9F"/>
    <w:rsid w:val="00A872CA"/>
    <w:rsid w:val="00A91072"/>
    <w:rsid w:val="00A9168F"/>
    <w:rsid w:val="00A92676"/>
    <w:rsid w:val="00A92E2D"/>
    <w:rsid w:val="00A94DB4"/>
    <w:rsid w:val="00A9576F"/>
    <w:rsid w:val="00A95993"/>
    <w:rsid w:val="00A95C00"/>
    <w:rsid w:val="00A961A7"/>
    <w:rsid w:val="00A96333"/>
    <w:rsid w:val="00A96EC8"/>
    <w:rsid w:val="00A97D73"/>
    <w:rsid w:val="00AA04EF"/>
    <w:rsid w:val="00AA0FBE"/>
    <w:rsid w:val="00AA11F7"/>
    <w:rsid w:val="00AA14E3"/>
    <w:rsid w:val="00AA1A38"/>
    <w:rsid w:val="00AA2475"/>
    <w:rsid w:val="00AA2DEE"/>
    <w:rsid w:val="00AA338A"/>
    <w:rsid w:val="00AA3F0D"/>
    <w:rsid w:val="00AA5AB8"/>
    <w:rsid w:val="00AA70E6"/>
    <w:rsid w:val="00AA7F5D"/>
    <w:rsid w:val="00AB0B13"/>
    <w:rsid w:val="00AB0E7E"/>
    <w:rsid w:val="00AB20FA"/>
    <w:rsid w:val="00AB26FB"/>
    <w:rsid w:val="00AB2CDE"/>
    <w:rsid w:val="00AB43A0"/>
    <w:rsid w:val="00AB44A0"/>
    <w:rsid w:val="00AB58E5"/>
    <w:rsid w:val="00AB5D01"/>
    <w:rsid w:val="00AB603C"/>
    <w:rsid w:val="00AB60F2"/>
    <w:rsid w:val="00AC0322"/>
    <w:rsid w:val="00AC23C2"/>
    <w:rsid w:val="00AC2CCF"/>
    <w:rsid w:val="00AC3ACF"/>
    <w:rsid w:val="00AC4009"/>
    <w:rsid w:val="00AC4212"/>
    <w:rsid w:val="00AC47BD"/>
    <w:rsid w:val="00AC4D91"/>
    <w:rsid w:val="00AC634A"/>
    <w:rsid w:val="00AC6592"/>
    <w:rsid w:val="00AC721C"/>
    <w:rsid w:val="00AC7350"/>
    <w:rsid w:val="00AC7C31"/>
    <w:rsid w:val="00AC7C95"/>
    <w:rsid w:val="00AC7D83"/>
    <w:rsid w:val="00AD0090"/>
    <w:rsid w:val="00AD0BCA"/>
    <w:rsid w:val="00AD150A"/>
    <w:rsid w:val="00AD1547"/>
    <w:rsid w:val="00AD1776"/>
    <w:rsid w:val="00AD1AC5"/>
    <w:rsid w:val="00AD1E61"/>
    <w:rsid w:val="00AD1F70"/>
    <w:rsid w:val="00AD252E"/>
    <w:rsid w:val="00AD28E2"/>
    <w:rsid w:val="00AD3039"/>
    <w:rsid w:val="00AD34CB"/>
    <w:rsid w:val="00AD3BC9"/>
    <w:rsid w:val="00AD3D51"/>
    <w:rsid w:val="00AD3F73"/>
    <w:rsid w:val="00AD46CB"/>
    <w:rsid w:val="00AD4979"/>
    <w:rsid w:val="00AD4A11"/>
    <w:rsid w:val="00AD55E8"/>
    <w:rsid w:val="00AD5735"/>
    <w:rsid w:val="00AD5848"/>
    <w:rsid w:val="00AD5D7E"/>
    <w:rsid w:val="00AD7B43"/>
    <w:rsid w:val="00AE08B0"/>
    <w:rsid w:val="00AE14CA"/>
    <w:rsid w:val="00AE14E3"/>
    <w:rsid w:val="00AE172D"/>
    <w:rsid w:val="00AE238A"/>
    <w:rsid w:val="00AE2610"/>
    <w:rsid w:val="00AE35C5"/>
    <w:rsid w:val="00AE3857"/>
    <w:rsid w:val="00AE3F65"/>
    <w:rsid w:val="00AE4A93"/>
    <w:rsid w:val="00AE4B31"/>
    <w:rsid w:val="00AE56D5"/>
    <w:rsid w:val="00AE5729"/>
    <w:rsid w:val="00AE5791"/>
    <w:rsid w:val="00AE5883"/>
    <w:rsid w:val="00AE5D52"/>
    <w:rsid w:val="00AE69F4"/>
    <w:rsid w:val="00AE6B45"/>
    <w:rsid w:val="00AE6C31"/>
    <w:rsid w:val="00AE6E4F"/>
    <w:rsid w:val="00AE71CE"/>
    <w:rsid w:val="00AE747E"/>
    <w:rsid w:val="00AE76BF"/>
    <w:rsid w:val="00AE7E03"/>
    <w:rsid w:val="00AF104E"/>
    <w:rsid w:val="00AF1FFB"/>
    <w:rsid w:val="00AF261A"/>
    <w:rsid w:val="00AF2788"/>
    <w:rsid w:val="00AF27F5"/>
    <w:rsid w:val="00AF281A"/>
    <w:rsid w:val="00AF3681"/>
    <w:rsid w:val="00AF4C52"/>
    <w:rsid w:val="00AF4DBA"/>
    <w:rsid w:val="00AF4EF6"/>
    <w:rsid w:val="00AF5134"/>
    <w:rsid w:val="00AF5DFE"/>
    <w:rsid w:val="00AF6240"/>
    <w:rsid w:val="00AF78EA"/>
    <w:rsid w:val="00B008B8"/>
    <w:rsid w:val="00B00E53"/>
    <w:rsid w:val="00B00F1F"/>
    <w:rsid w:val="00B01580"/>
    <w:rsid w:val="00B0169D"/>
    <w:rsid w:val="00B0197F"/>
    <w:rsid w:val="00B01D0B"/>
    <w:rsid w:val="00B021DF"/>
    <w:rsid w:val="00B02274"/>
    <w:rsid w:val="00B03109"/>
    <w:rsid w:val="00B036A5"/>
    <w:rsid w:val="00B037AE"/>
    <w:rsid w:val="00B03CD2"/>
    <w:rsid w:val="00B044AE"/>
    <w:rsid w:val="00B05458"/>
    <w:rsid w:val="00B0590E"/>
    <w:rsid w:val="00B067E9"/>
    <w:rsid w:val="00B06F38"/>
    <w:rsid w:val="00B07376"/>
    <w:rsid w:val="00B07CAE"/>
    <w:rsid w:val="00B07DB3"/>
    <w:rsid w:val="00B10041"/>
    <w:rsid w:val="00B10553"/>
    <w:rsid w:val="00B105FB"/>
    <w:rsid w:val="00B1070A"/>
    <w:rsid w:val="00B10C89"/>
    <w:rsid w:val="00B11410"/>
    <w:rsid w:val="00B1145B"/>
    <w:rsid w:val="00B11686"/>
    <w:rsid w:val="00B11A1E"/>
    <w:rsid w:val="00B11C95"/>
    <w:rsid w:val="00B13455"/>
    <w:rsid w:val="00B1405A"/>
    <w:rsid w:val="00B14B0E"/>
    <w:rsid w:val="00B16F51"/>
    <w:rsid w:val="00B1731A"/>
    <w:rsid w:val="00B17419"/>
    <w:rsid w:val="00B1763C"/>
    <w:rsid w:val="00B21785"/>
    <w:rsid w:val="00B21D51"/>
    <w:rsid w:val="00B21D82"/>
    <w:rsid w:val="00B227C0"/>
    <w:rsid w:val="00B24118"/>
    <w:rsid w:val="00B24937"/>
    <w:rsid w:val="00B24ECB"/>
    <w:rsid w:val="00B267D8"/>
    <w:rsid w:val="00B27161"/>
    <w:rsid w:val="00B27DFE"/>
    <w:rsid w:val="00B302BE"/>
    <w:rsid w:val="00B3074F"/>
    <w:rsid w:val="00B32886"/>
    <w:rsid w:val="00B32B19"/>
    <w:rsid w:val="00B32B5F"/>
    <w:rsid w:val="00B334A2"/>
    <w:rsid w:val="00B33836"/>
    <w:rsid w:val="00B33905"/>
    <w:rsid w:val="00B33B8E"/>
    <w:rsid w:val="00B33D0A"/>
    <w:rsid w:val="00B358BB"/>
    <w:rsid w:val="00B365A5"/>
    <w:rsid w:val="00B36778"/>
    <w:rsid w:val="00B379E2"/>
    <w:rsid w:val="00B37D2C"/>
    <w:rsid w:val="00B4052D"/>
    <w:rsid w:val="00B40B53"/>
    <w:rsid w:val="00B41209"/>
    <w:rsid w:val="00B413AA"/>
    <w:rsid w:val="00B417E1"/>
    <w:rsid w:val="00B41D6C"/>
    <w:rsid w:val="00B41E7B"/>
    <w:rsid w:val="00B4271A"/>
    <w:rsid w:val="00B427E2"/>
    <w:rsid w:val="00B428AB"/>
    <w:rsid w:val="00B42E86"/>
    <w:rsid w:val="00B432C0"/>
    <w:rsid w:val="00B434FD"/>
    <w:rsid w:val="00B43B7A"/>
    <w:rsid w:val="00B43EEC"/>
    <w:rsid w:val="00B44455"/>
    <w:rsid w:val="00B45176"/>
    <w:rsid w:val="00B4550F"/>
    <w:rsid w:val="00B45F0F"/>
    <w:rsid w:val="00B465A6"/>
    <w:rsid w:val="00B46A77"/>
    <w:rsid w:val="00B46E2F"/>
    <w:rsid w:val="00B47C78"/>
    <w:rsid w:val="00B5144F"/>
    <w:rsid w:val="00B5165B"/>
    <w:rsid w:val="00B52213"/>
    <w:rsid w:val="00B5223B"/>
    <w:rsid w:val="00B53C34"/>
    <w:rsid w:val="00B53CC7"/>
    <w:rsid w:val="00B53CCD"/>
    <w:rsid w:val="00B53F6C"/>
    <w:rsid w:val="00B541D7"/>
    <w:rsid w:val="00B54BEE"/>
    <w:rsid w:val="00B5524C"/>
    <w:rsid w:val="00B55BCF"/>
    <w:rsid w:val="00B55FF9"/>
    <w:rsid w:val="00B5623A"/>
    <w:rsid w:val="00B56807"/>
    <w:rsid w:val="00B56EF3"/>
    <w:rsid w:val="00B57A1B"/>
    <w:rsid w:val="00B57E3C"/>
    <w:rsid w:val="00B57F64"/>
    <w:rsid w:val="00B602AC"/>
    <w:rsid w:val="00B60BE8"/>
    <w:rsid w:val="00B60BFF"/>
    <w:rsid w:val="00B60FAF"/>
    <w:rsid w:val="00B61688"/>
    <w:rsid w:val="00B617E4"/>
    <w:rsid w:val="00B6212C"/>
    <w:rsid w:val="00B6352E"/>
    <w:rsid w:val="00B6459B"/>
    <w:rsid w:val="00B66547"/>
    <w:rsid w:val="00B709A2"/>
    <w:rsid w:val="00B71716"/>
    <w:rsid w:val="00B7192C"/>
    <w:rsid w:val="00B71EAA"/>
    <w:rsid w:val="00B71FF7"/>
    <w:rsid w:val="00B73440"/>
    <w:rsid w:val="00B740CE"/>
    <w:rsid w:val="00B74FA4"/>
    <w:rsid w:val="00B7590A"/>
    <w:rsid w:val="00B76596"/>
    <w:rsid w:val="00B77DCC"/>
    <w:rsid w:val="00B8049A"/>
    <w:rsid w:val="00B806C4"/>
    <w:rsid w:val="00B80AA6"/>
    <w:rsid w:val="00B80D9F"/>
    <w:rsid w:val="00B80F07"/>
    <w:rsid w:val="00B81655"/>
    <w:rsid w:val="00B81943"/>
    <w:rsid w:val="00B8296C"/>
    <w:rsid w:val="00B82B58"/>
    <w:rsid w:val="00B83701"/>
    <w:rsid w:val="00B84236"/>
    <w:rsid w:val="00B867AA"/>
    <w:rsid w:val="00B86969"/>
    <w:rsid w:val="00B86C53"/>
    <w:rsid w:val="00B871DA"/>
    <w:rsid w:val="00B87262"/>
    <w:rsid w:val="00B87DCF"/>
    <w:rsid w:val="00B9056C"/>
    <w:rsid w:val="00B907CC"/>
    <w:rsid w:val="00B9113A"/>
    <w:rsid w:val="00B91432"/>
    <w:rsid w:val="00B91592"/>
    <w:rsid w:val="00B91F37"/>
    <w:rsid w:val="00B9251F"/>
    <w:rsid w:val="00B92EB8"/>
    <w:rsid w:val="00B92F84"/>
    <w:rsid w:val="00B9496C"/>
    <w:rsid w:val="00B949E7"/>
    <w:rsid w:val="00B94E6D"/>
    <w:rsid w:val="00B954E8"/>
    <w:rsid w:val="00B95520"/>
    <w:rsid w:val="00B95F50"/>
    <w:rsid w:val="00B96344"/>
    <w:rsid w:val="00B9659D"/>
    <w:rsid w:val="00B96EC1"/>
    <w:rsid w:val="00B97085"/>
    <w:rsid w:val="00B976BB"/>
    <w:rsid w:val="00BA2099"/>
    <w:rsid w:val="00BA2281"/>
    <w:rsid w:val="00BA2A74"/>
    <w:rsid w:val="00BA2C4B"/>
    <w:rsid w:val="00BA2D61"/>
    <w:rsid w:val="00BA3DB6"/>
    <w:rsid w:val="00BA403B"/>
    <w:rsid w:val="00BA6E89"/>
    <w:rsid w:val="00BB0C20"/>
    <w:rsid w:val="00BB12DD"/>
    <w:rsid w:val="00BB15E1"/>
    <w:rsid w:val="00BB2345"/>
    <w:rsid w:val="00BB241A"/>
    <w:rsid w:val="00BB2914"/>
    <w:rsid w:val="00BB2E3B"/>
    <w:rsid w:val="00BB31CF"/>
    <w:rsid w:val="00BB451A"/>
    <w:rsid w:val="00BB4811"/>
    <w:rsid w:val="00BB54E2"/>
    <w:rsid w:val="00BB629A"/>
    <w:rsid w:val="00BB6406"/>
    <w:rsid w:val="00BB66B3"/>
    <w:rsid w:val="00BB6EF3"/>
    <w:rsid w:val="00BB7F53"/>
    <w:rsid w:val="00BC01EF"/>
    <w:rsid w:val="00BC127C"/>
    <w:rsid w:val="00BC1C95"/>
    <w:rsid w:val="00BC2222"/>
    <w:rsid w:val="00BC2C5A"/>
    <w:rsid w:val="00BC2C6C"/>
    <w:rsid w:val="00BC2E5B"/>
    <w:rsid w:val="00BC2F61"/>
    <w:rsid w:val="00BC3061"/>
    <w:rsid w:val="00BC335F"/>
    <w:rsid w:val="00BC3541"/>
    <w:rsid w:val="00BC36E2"/>
    <w:rsid w:val="00BC37AA"/>
    <w:rsid w:val="00BC44DA"/>
    <w:rsid w:val="00BC455D"/>
    <w:rsid w:val="00BC49C1"/>
    <w:rsid w:val="00BC7AE8"/>
    <w:rsid w:val="00BC7E1B"/>
    <w:rsid w:val="00BD0653"/>
    <w:rsid w:val="00BD14FD"/>
    <w:rsid w:val="00BD2855"/>
    <w:rsid w:val="00BD2876"/>
    <w:rsid w:val="00BD389E"/>
    <w:rsid w:val="00BD405F"/>
    <w:rsid w:val="00BD43AC"/>
    <w:rsid w:val="00BD485E"/>
    <w:rsid w:val="00BD5181"/>
    <w:rsid w:val="00BD52D1"/>
    <w:rsid w:val="00BD5524"/>
    <w:rsid w:val="00BD5D31"/>
    <w:rsid w:val="00BD5E39"/>
    <w:rsid w:val="00BD5E67"/>
    <w:rsid w:val="00BD6020"/>
    <w:rsid w:val="00BD650B"/>
    <w:rsid w:val="00BD667A"/>
    <w:rsid w:val="00BD7225"/>
    <w:rsid w:val="00BD7AE9"/>
    <w:rsid w:val="00BD7C1D"/>
    <w:rsid w:val="00BD7E1C"/>
    <w:rsid w:val="00BE0523"/>
    <w:rsid w:val="00BE196A"/>
    <w:rsid w:val="00BE1AB6"/>
    <w:rsid w:val="00BE1ED0"/>
    <w:rsid w:val="00BE2C31"/>
    <w:rsid w:val="00BE2F24"/>
    <w:rsid w:val="00BE37B3"/>
    <w:rsid w:val="00BE54F8"/>
    <w:rsid w:val="00BE59CD"/>
    <w:rsid w:val="00BE5C70"/>
    <w:rsid w:val="00BE5CA0"/>
    <w:rsid w:val="00BE698D"/>
    <w:rsid w:val="00BE6E94"/>
    <w:rsid w:val="00BE78B8"/>
    <w:rsid w:val="00BE7FB5"/>
    <w:rsid w:val="00BF00F8"/>
    <w:rsid w:val="00BF09D7"/>
    <w:rsid w:val="00BF0E12"/>
    <w:rsid w:val="00BF0F9B"/>
    <w:rsid w:val="00BF1416"/>
    <w:rsid w:val="00BF1A40"/>
    <w:rsid w:val="00BF220C"/>
    <w:rsid w:val="00BF221D"/>
    <w:rsid w:val="00BF23F2"/>
    <w:rsid w:val="00BF25F5"/>
    <w:rsid w:val="00BF2F0A"/>
    <w:rsid w:val="00BF3298"/>
    <w:rsid w:val="00BF37A9"/>
    <w:rsid w:val="00BF3C1D"/>
    <w:rsid w:val="00BF4149"/>
    <w:rsid w:val="00BF4B79"/>
    <w:rsid w:val="00BF52B1"/>
    <w:rsid w:val="00BF5CF0"/>
    <w:rsid w:val="00BF5CFF"/>
    <w:rsid w:val="00BF67F9"/>
    <w:rsid w:val="00BF69A0"/>
    <w:rsid w:val="00BF7129"/>
    <w:rsid w:val="00BF722F"/>
    <w:rsid w:val="00C00245"/>
    <w:rsid w:val="00C00CE9"/>
    <w:rsid w:val="00C01E8B"/>
    <w:rsid w:val="00C020B9"/>
    <w:rsid w:val="00C03386"/>
    <w:rsid w:val="00C033E5"/>
    <w:rsid w:val="00C0433C"/>
    <w:rsid w:val="00C04902"/>
    <w:rsid w:val="00C04A64"/>
    <w:rsid w:val="00C051DF"/>
    <w:rsid w:val="00C06CC8"/>
    <w:rsid w:val="00C0791B"/>
    <w:rsid w:val="00C101E9"/>
    <w:rsid w:val="00C102CA"/>
    <w:rsid w:val="00C12121"/>
    <w:rsid w:val="00C123BF"/>
    <w:rsid w:val="00C1262A"/>
    <w:rsid w:val="00C12D6C"/>
    <w:rsid w:val="00C133BC"/>
    <w:rsid w:val="00C138E4"/>
    <w:rsid w:val="00C13BE0"/>
    <w:rsid w:val="00C13D08"/>
    <w:rsid w:val="00C153F7"/>
    <w:rsid w:val="00C15A20"/>
    <w:rsid w:val="00C15DA4"/>
    <w:rsid w:val="00C1690C"/>
    <w:rsid w:val="00C17FDB"/>
    <w:rsid w:val="00C21AAE"/>
    <w:rsid w:val="00C21AC4"/>
    <w:rsid w:val="00C21B16"/>
    <w:rsid w:val="00C2229E"/>
    <w:rsid w:val="00C22A87"/>
    <w:rsid w:val="00C22EC8"/>
    <w:rsid w:val="00C22F31"/>
    <w:rsid w:val="00C23BC3"/>
    <w:rsid w:val="00C243E6"/>
    <w:rsid w:val="00C24D3B"/>
    <w:rsid w:val="00C257B0"/>
    <w:rsid w:val="00C26064"/>
    <w:rsid w:val="00C262D7"/>
    <w:rsid w:val="00C2756B"/>
    <w:rsid w:val="00C27766"/>
    <w:rsid w:val="00C277AB"/>
    <w:rsid w:val="00C30206"/>
    <w:rsid w:val="00C312E9"/>
    <w:rsid w:val="00C3148B"/>
    <w:rsid w:val="00C316B5"/>
    <w:rsid w:val="00C31ACE"/>
    <w:rsid w:val="00C322D4"/>
    <w:rsid w:val="00C329E4"/>
    <w:rsid w:val="00C32A31"/>
    <w:rsid w:val="00C33255"/>
    <w:rsid w:val="00C33C98"/>
    <w:rsid w:val="00C33DA8"/>
    <w:rsid w:val="00C3416C"/>
    <w:rsid w:val="00C34488"/>
    <w:rsid w:val="00C344C4"/>
    <w:rsid w:val="00C34F5A"/>
    <w:rsid w:val="00C3596B"/>
    <w:rsid w:val="00C36E0E"/>
    <w:rsid w:val="00C36EE5"/>
    <w:rsid w:val="00C36FFC"/>
    <w:rsid w:val="00C37A87"/>
    <w:rsid w:val="00C40537"/>
    <w:rsid w:val="00C406F8"/>
    <w:rsid w:val="00C413FD"/>
    <w:rsid w:val="00C41DC5"/>
    <w:rsid w:val="00C42A22"/>
    <w:rsid w:val="00C42EBB"/>
    <w:rsid w:val="00C43A3A"/>
    <w:rsid w:val="00C43E11"/>
    <w:rsid w:val="00C44578"/>
    <w:rsid w:val="00C44EF5"/>
    <w:rsid w:val="00C44F22"/>
    <w:rsid w:val="00C450F3"/>
    <w:rsid w:val="00C45221"/>
    <w:rsid w:val="00C45A74"/>
    <w:rsid w:val="00C50C66"/>
    <w:rsid w:val="00C513CC"/>
    <w:rsid w:val="00C520C3"/>
    <w:rsid w:val="00C52AEC"/>
    <w:rsid w:val="00C52D2E"/>
    <w:rsid w:val="00C53004"/>
    <w:rsid w:val="00C547A2"/>
    <w:rsid w:val="00C54840"/>
    <w:rsid w:val="00C54B8A"/>
    <w:rsid w:val="00C54C68"/>
    <w:rsid w:val="00C558DF"/>
    <w:rsid w:val="00C574A0"/>
    <w:rsid w:val="00C5755F"/>
    <w:rsid w:val="00C60A12"/>
    <w:rsid w:val="00C61C31"/>
    <w:rsid w:val="00C6300D"/>
    <w:rsid w:val="00C6495F"/>
    <w:rsid w:val="00C64B2A"/>
    <w:rsid w:val="00C64C0C"/>
    <w:rsid w:val="00C64D48"/>
    <w:rsid w:val="00C65BBF"/>
    <w:rsid w:val="00C66154"/>
    <w:rsid w:val="00C661E7"/>
    <w:rsid w:val="00C66326"/>
    <w:rsid w:val="00C671FF"/>
    <w:rsid w:val="00C701F3"/>
    <w:rsid w:val="00C704D4"/>
    <w:rsid w:val="00C704EE"/>
    <w:rsid w:val="00C7065F"/>
    <w:rsid w:val="00C707B8"/>
    <w:rsid w:val="00C707F6"/>
    <w:rsid w:val="00C719ED"/>
    <w:rsid w:val="00C722F8"/>
    <w:rsid w:val="00C725FE"/>
    <w:rsid w:val="00C72B26"/>
    <w:rsid w:val="00C736F9"/>
    <w:rsid w:val="00C738FD"/>
    <w:rsid w:val="00C739E1"/>
    <w:rsid w:val="00C73FD8"/>
    <w:rsid w:val="00C74429"/>
    <w:rsid w:val="00C762C9"/>
    <w:rsid w:val="00C765F9"/>
    <w:rsid w:val="00C76BB2"/>
    <w:rsid w:val="00C76E08"/>
    <w:rsid w:val="00C77782"/>
    <w:rsid w:val="00C779B9"/>
    <w:rsid w:val="00C77EA2"/>
    <w:rsid w:val="00C81487"/>
    <w:rsid w:val="00C815D1"/>
    <w:rsid w:val="00C81719"/>
    <w:rsid w:val="00C81A9E"/>
    <w:rsid w:val="00C8258A"/>
    <w:rsid w:val="00C826B0"/>
    <w:rsid w:val="00C82767"/>
    <w:rsid w:val="00C82D11"/>
    <w:rsid w:val="00C82D2B"/>
    <w:rsid w:val="00C83C0F"/>
    <w:rsid w:val="00C8506B"/>
    <w:rsid w:val="00C8675E"/>
    <w:rsid w:val="00C90547"/>
    <w:rsid w:val="00C907B2"/>
    <w:rsid w:val="00C90842"/>
    <w:rsid w:val="00C91324"/>
    <w:rsid w:val="00C91510"/>
    <w:rsid w:val="00C9174A"/>
    <w:rsid w:val="00C917E0"/>
    <w:rsid w:val="00C91B1E"/>
    <w:rsid w:val="00C91E08"/>
    <w:rsid w:val="00C920A3"/>
    <w:rsid w:val="00C92267"/>
    <w:rsid w:val="00C9272A"/>
    <w:rsid w:val="00C92BAE"/>
    <w:rsid w:val="00C949EE"/>
    <w:rsid w:val="00C96553"/>
    <w:rsid w:val="00C968AB"/>
    <w:rsid w:val="00C97C9A"/>
    <w:rsid w:val="00CA05A2"/>
    <w:rsid w:val="00CA1ABA"/>
    <w:rsid w:val="00CA21B3"/>
    <w:rsid w:val="00CA2A01"/>
    <w:rsid w:val="00CA2DED"/>
    <w:rsid w:val="00CA40A4"/>
    <w:rsid w:val="00CA5466"/>
    <w:rsid w:val="00CA5E5F"/>
    <w:rsid w:val="00CA60DC"/>
    <w:rsid w:val="00CA74C5"/>
    <w:rsid w:val="00CA7839"/>
    <w:rsid w:val="00CA7BEB"/>
    <w:rsid w:val="00CA7D8C"/>
    <w:rsid w:val="00CA7F59"/>
    <w:rsid w:val="00CB01D6"/>
    <w:rsid w:val="00CB027B"/>
    <w:rsid w:val="00CB0A78"/>
    <w:rsid w:val="00CB1069"/>
    <w:rsid w:val="00CB1B7E"/>
    <w:rsid w:val="00CB2EDD"/>
    <w:rsid w:val="00CB36EB"/>
    <w:rsid w:val="00CB3732"/>
    <w:rsid w:val="00CB39E0"/>
    <w:rsid w:val="00CB3D70"/>
    <w:rsid w:val="00CB672A"/>
    <w:rsid w:val="00CB7191"/>
    <w:rsid w:val="00CB77AB"/>
    <w:rsid w:val="00CB7C4D"/>
    <w:rsid w:val="00CB7E19"/>
    <w:rsid w:val="00CC1DC0"/>
    <w:rsid w:val="00CC1F47"/>
    <w:rsid w:val="00CC2429"/>
    <w:rsid w:val="00CC2825"/>
    <w:rsid w:val="00CC3027"/>
    <w:rsid w:val="00CC4A2B"/>
    <w:rsid w:val="00CC5317"/>
    <w:rsid w:val="00CC558F"/>
    <w:rsid w:val="00CC5830"/>
    <w:rsid w:val="00CC58BB"/>
    <w:rsid w:val="00CC5EC8"/>
    <w:rsid w:val="00CC6B2C"/>
    <w:rsid w:val="00CC6F56"/>
    <w:rsid w:val="00CC78FE"/>
    <w:rsid w:val="00CC7920"/>
    <w:rsid w:val="00CD1340"/>
    <w:rsid w:val="00CD1615"/>
    <w:rsid w:val="00CD222C"/>
    <w:rsid w:val="00CD28F8"/>
    <w:rsid w:val="00CD2A0C"/>
    <w:rsid w:val="00CD2A34"/>
    <w:rsid w:val="00CD4295"/>
    <w:rsid w:val="00CD4506"/>
    <w:rsid w:val="00CD4554"/>
    <w:rsid w:val="00CD459D"/>
    <w:rsid w:val="00CD4A06"/>
    <w:rsid w:val="00CD5EE4"/>
    <w:rsid w:val="00CD5EF3"/>
    <w:rsid w:val="00CD6579"/>
    <w:rsid w:val="00CD6D7D"/>
    <w:rsid w:val="00CD6DAD"/>
    <w:rsid w:val="00CD707A"/>
    <w:rsid w:val="00CE1499"/>
    <w:rsid w:val="00CE25C9"/>
    <w:rsid w:val="00CE2CC3"/>
    <w:rsid w:val="00CE3C1E"/>
    <w:rsid w:val="00CE4234"/>
    <w:rsid w:val="00CE5046"/>
    <w:rsid w:val="00CE534E"/>
    <w:rsid w:val="00CE58EE"/>
    <w:rsid w:val="00CE6185"/>
    <w:rsid w:val="00CE6E3E"/>
    <w:rsid w:val="00CE6EF7"/>
    <w:rsid w:val="00CE76AF"/>
    <w:rsid w:val="00CE7CF0"/>
    <w:rsid w:val="00CF001C"/>
    <w:rsid w:val="00CF0CDF"/>
    <w:rsid w:val="00CF11B1"/>
    <w:rsid w:val="00CF30E6"/>
    <w:rsid w:val="00CF4107"/>
    <w:rsid w:val="00CF5974"/>
    <w:rsid w:val="00CF5FAB"/>
    <w:rsid w:val="00CF5FEC"/>
    <w:rsid w:val="00CF70BB"/>
    <w:rsid w:val="00CF744B"/>
    <w:rsid w:val="00CF796E"/>
    <w:rsid w:val="00CF7F04"/>
    <w:rsid w:val="00D00C60"/>
    <w:rsid w:val="00D012F5"/>
    <w:rsid w:val="00D014AE"/>
    <w:rsid w:val="00D017E5"/>
    <w:rsid w:val="00D01BDB"/>
    <w:rsid w:val="00D01C83"/>
    <w:rsid w:val="00D01E96"/>
    <w:rsid w:val="00D0238F"/>
    <w:rsid w:val="00D0303B"/>
    <w:rsid w:val="00D03076"/>
    <w:rsid w:val="00D030CA"/>
    <w:rsid w:val="00D0352F"/>
    <w:rsid w:val="00D03E97"/>
    <w:rsid w:val="00D0449A"/>
    <w:rsid w:val="00D05033"/>
    <w:rsid w:val="00D0615F"/>
    <w:rsid w:val="00D06B0D"/>
    <w:rsid w:val="00D06B61"/>
    <w:rsid w:val="00D06C63"/>
    <w:rsid w:val="00D07480"/>
    <w:rsid w:val="00D07EF1"/>
    <w:rsid w:val="00D10CE8"/>
    <w:rsid w:val="00D11828"/>
    <w:rsid w:val="00D11AAA"/>
    <w:rsid w:val="00D133F9"/>
    <w:rsid w:val="00D13AE4"/>
    <w:rsid w:val="00D13FDC"/>
    <w:rsid w:val="00D14C7A"/>
    <w:rsid w:val="00D15447"/>
    <w:rsid w:val="00D15803"/>
    <w:rsid w:val="00D15A1C"/>
    <w:rsid w:val="00D160A8"/>
    <w:rsid w:val="00D16739"/>
    <w:rsid w:val="00D16A66"/>
    <w:rsid w:val="00D17178"/>
    <w:rsid w:val="00D17FD9"/>
    <w:rsid w:val="00D20B12"/>
    <w:rsid w:val="00D20ED3"/>
    <w:rsid w:val="00D22191"/>
    <w:rsid w:val="00D227BA"/>
    <w:rsid w:val="00D2306F"/>
    <w:rsid w:val="00D233C4"/>
    <w:rsid w:val="00D23DB5"/>
    <w:rsid w:val="00D23FF8"/>
    <w:rsid w:val="00D25063"/>
    <w:rsid w:val="00D26361"/>
    <w:rsid w:val="00D27695"/>
    <w:rsid w:val="00D30DCE"/>
    <w:rsid w:val="00D32722"/>
    <w:rsid w:val="00D32BC0"/>
    <w:rsid w:val="00D32EC1"/>
    <w:rsid w:val="00D33689"/>
    <w:rsid w:val="00D35E74"/>
    <w:rsid w:val="00D36048"/>
    <w:rsid w:val="00D36264"/>
    <w:rsid w:val="00D3683E"/>
    <w:rsid w:val="00D36BDD"/>
    <w:rsid w:val="00D370AE"/>
    <w:rsid w:val="00D40FCE"/>
    <w:rsid w:val="00D410B2"/>
    <w:rsid w:val="00D4143C"/>
    <w:rsid w:val="00D41C4B"/>
    <w:rsid w:val="00D41FE2"/>
    <w:rsid w:val="00D428ED"/>
    <w:rsid w:val="00D430EF"/>
    <w:rsid w:val="00D43D46"/>
    <w:rsid w:val="00D44686"/>
    <w:rsid w:val="00D45E69"/>
    <w:rsid w:val="00D45F4B"/>
    <w:rsid w:val="00D45FE2"/>
    <w:rsid w:val="00D462F3"/>
    <w:rsid w:val="00D468F6"/>
    <w:rsid w:val="00D46D06"/>
    <w:rsid w:val="00D5007D"/>
    <w:rsid w:val="00D501C6"/>
    <w:rsid w:val="00D50C6A"/>
    <w:rsid w:val="00D51376"/>
    <w:rsid w:val="00D51D8C"/>
    <w:rsid w:val="00D52BD7"/>
    <w:rsid w:val="00D5370B"/>
    <w:rsid w:val="00D53997"/>
    <w:rsid w:val="00D54CFD"/>
    <w:rsid w:val="00D56A43"/>
    <w:rsid w:val="00D571A4"/>
    <w:rsid w:val="00D60191"/>
    <w:rsid w:val="00D6065F"/>
    <w:rsid w:val="00D60800"/>
    <w:rsid w:val="00D610C7"/>
    <w:rsid w:val="00D6116B"/>
    <w:rsid w:val="00D61A47"/>
    <w:rsid w:val="00D62589"/>
    <w:rsid w:val="00D62D3F"/>
    <w:rsid w:val="00D651C7"/>
    <w:rsid w:val="00D6679A"/>
    <w:rsid w:val="00D66EF0"/>
    <w:rsid w:val="00D6716E"/>
    <w:rsid w:val="00D6741E"/>
    <w:rsid w:val="00D675F2"/>
    <w:rsid w:val="00D7003E"/>
    <w:rsid w:val="00D715BE"/>
    <w:rsid w:val="00D734BB"/>
    <w:rsid w:val="00D74ED5"/>
    <w:rsid w:val="00D74F43"/>
    <w:rsid w:val="00D75282"/>
    <w:rsid w:val="00D759D8"/>
    <w:rsid w:val="00D75E81"/>
    <w:rsid w:val="00D7716B"/>
    <w:rsid w:val="00D772A2"/>
    <w:rsid w:val="00D77B8F"/>
    <w:rsid w:val="00D80EB0"/>
    <w:rsid w:val="00D8143C"/>
    <w:rsid w:val="00D81B40"/>
    <w:rsid w:val="00D82060"/>
    <w:rsid w:val="00D831F6"/>
    <w:rsid w:val="00D83466"/>
    <w:rsid w:val="00D83961"/>
    <w:rsid w:val="00D83E81"/>
    <w:rsid w:val="00D84E0E"/>
    <w:rsid w:val="00D87C1F"/>
    <w:rsid w:val="00D90BD2"/>
    <w:rsid w:val="00D91915"/>
    <w:rsid w:val="00D919CF"/>
    <w:rsid w:val="00D91E62"/>
    <w:rsid w:val="00D9227D"/>
    <w:rsid w:val="00D92CAB"/>
    <w:rsid w:val="00D93869"/>
    <w:rsid w:val="00D94AFB"/>
    <w:rsid w:val="00D95B3E"/>
    <w:rsid w:val="00D96403"/>
    <w:rsid w:val="00D96586"/>
    <w:rsid w:val="00D973B1"/>
    <w:rsid w:val="00D97BA7"/>
    <w:rsid w:val="00DA0F54"/>
    <w:rsid w:val="00DA2969"/>
    <w:rsid w:val="00DA29AE"/>
    <w:rsid w:val="00DA317A"/>
    <w:rsid w:val="00DA5885"/>
    <w:rsid w:val="00DA58C1"/>
    <w:rsid w:val="00DA7AC8"/>
    <w:rsid w:val="00DB02A7"/>
    <w:rsid w:val="00DB23CC"/>
    <w:rsid w:val="00DB25F0"/>
    <w:rsid w:val="00DB290A"/>
    <w:rsid w:val="00DB2942"/>
    <w:rsid w:val="00DB2FEC"/>
    <w:rsid w:val="00DB394B"/>
    <w:rsid w:val="00DB3AA6"/>
    <w:rsid w:val="00DB3DB6"/>
    <w:rsid w:val="00DB4756"/>
    <w:rsid w:val="00DB6044"/>
    <w:rsid w:val="00DB604A"/>
    <w:rsid w:val="00DB614B"/>
    <w:rsid w:val="00DB6AF2"/>
    <w:rsid w:val="00DB7BC9"/>
    <w:rsid w:val="00DC02D4"/>
    <w:rsid w:val="00DC0498"/>
    <w:rsid w:val="00DC0ED6"/>
    <w:rsid w:val="00DC21E2"/>
    <w:rsid w:val="00DC2EB4"/>
    <w:rsid w:val="00DC2F4B"/>
    <w:rsid w:val="00DC34E9"/>
    <w:rsid w:val="00DC3C8B"/>
    <w:rsid w:val="00DC43F9"/>
    <w:rsid w:val="00DC5144"/>
    <w:rsid w:val="00DC55E8"/>
    <w:rsid w:val="00DC5E1E"/>
    <w:rsid w:val="00DC6B58"/>
    <w:rsid w:val="00DC6B60"/>
    <w:rsid w:val="00DC76D2"/>
    <w:rsid w:val="00DD073A"/>
    <w:rsid w:val="00DD0B4E"/>
    <w:rsid w:val="00DD0B74"/>
    <w:rsid w:val="00DD1814"/>
    <w:rsid w:val="00DD1A57"/>
    <w:rsid w:val="00DD26C1"/>
    <w:rsid w:val="00DD270F"/>
    <w:rsid w:val="00DD2DC8"/>
    <w:rsid w:val="00DD2F9D"/>
    <w:rsid w:val="00DD3AC4"/>
    <w:rsid w:val="00DD4AF1"/>
    <w:rsid w:val="00DD4E78"/>
    <w:rsid w:val="00DD5782"/>
    <w:rsid w:val="00DD610E"/>
    <w:rsid w:val="00DD6541"/>
    <w:rsid w:val="00DD690E"/>
    <w:rsid w:val="00DD6C69"/>
    <w:rsid w:val="00DD6EAF"/>
    <w:rsid w:val="00DD723B"/>
    <w:rsid w:val="00DD7FF3"/>
    <w:rsid w:val="00DE08FA"/>
    <w:rsid w:val="00DE0E3E"/>
    <w:rsid w:val="00DE156D"/>
    <w:rsid w:val="00DE1B1B"/>
    <w:rsid w:val="00DE3187"/>
    <w:rsid w:val="00DE373C"/>
    <w:rsid w:val="00DE41D8"/>
    <w:rsid w:val="00DE445E"/>
    <w:rsid w:val="00DE4718"/>
    <w:rsid w:val="00DE4FE0"/>
    <w:rsid w:val="00DE5011"/>
    <w:rsid w:val="00DE6059"/>
    <w:rsid w:val="00DE6473"/>
    <w:rsid w:val="00DF0069"/>
    <w:rsid w:val="00DF131B"/>
    <w:rsid w:val="00DF1342"/>
    <w:rsid w:val="00DF1B2D"/>
    <w:rsid w:val="00DF1DE8"/>
    <w:rsid w:val="00DF27AF"/>
    <w:rsid w:val="00DF2B3B"/>
    <w:rsid w:val="00DF30B6"/>
    <w:rsid w:val="00DF45A3"/>
    <w:rsid w:val="00DF4917"/>
    <w:rsid w:val="00DF4980"/>
    <w:rsid w:val="00DF62BE"/>
    <w:rsid w:val="00DF6B6A"/>
    <w:rsid w:val="00DF6D9D"/>
    <w:rsid w:val="00DF7169"/>
    <w:rsid w:val="00DF7CA7"/>
    <w:rsid w:val="00E01208"/>
    <w:rsid w:val="00E01BF0"/>
    <w:rsid w:val="00E01F05"/>
    <w:rsid w:val="00E02D0C"/>
    <w:rsid w:val="00E049B4"/>
    <w:rsid w:val="00E04C85"/>
    <w:rsid w:val="00E05179"/>
    <w:rsid w:val="00E05485"/>
    <w:rsid w:val="00E05558"/>
    <w:rsid w:val="00E055E5"/>
    <w:rsid w:val="00E06175"/>
    <w:rsid w:val="00E0628A"/>
    <w:rsid w:val="00E06934"/>
    <w:rsid w:val="00E06F8A"/>
    <w:rsid w:val="00E075CA"/>
    <w:rsid w:val="00E10E45"/>
    <w:rsid w:val="00E1171C"/>
    <w:rsid w:val="00E11972"/>
    <w:rsid w:val="00E1223D"/>
    <w:rsid w:val="00E12466"/>
    <w:rsid w:val="00E12A38"/>
    <w:rsid w:val="00E12B39"/>
    <w:rsid w:val="00E13749"/>
    <w:rsid w:val="00E14DCD"/>
    <w:rsid w:val="00E15B6B"/>
    <w:rsid w:val="00E165E7"/>
    <w:rsid w:val="00E17D24"/>
    <w:rsid w:val="00E209AA"/>
    <w:rsid w:val="00E21BC8"/>
    <w:rsid w:val="00E21DEE"/>
    <w:rsid w:val="00E22254"/>
    <w:rsid w:val="00E2229F"/>
    <w:rsid w:val="00E23D1A"/>
    <w:rsid w:val="00E2443D"/>
    <w:rsid w:val="00E24CBB"/>
    <w:rsid w:val="00E24CC7"/>
    <w:rsid w:val="00E24D0F"/>
    <w:rsid w:val="00E2566B"/>
    <w:rsid w:val="00E265BD"/>
    <w:rsid w:val="00E2667D"/>
    <w:rsid w:val="00E26A2D"/>
    <w:rsid w:val="00E272CE"/>
    <w:rsid w:val="00E30C15"/>
    <w:rsid w:val="00E32161"/>
    <w:rsid w:val="00E32258"/>
    <w:rsid w:val="00E32789"/>
    <w:rsid w:val="00E32802"/>
    <w:rsid w:val="00E3286E"/>
    <w:rsid w:val="00E32AD2"/>
    <w:rsid w:val="00E32C50"/>
    <w:rsid w:val="00E32FC7"/>
    <w:rsid w:val="00E333C5"/>
    <w:rsid w:val="00E33D2E"/>
    <w:rsid w:val="00E34295"/>
    <w:rsid w:val="00E34611"/>
    <w:rsid w:val="00E349C4"/>
    <w:rsid w:val="00E34FBE"/>
    <w:rsid w:val="00E35460"/>
    <w:rsid w:val="00E35BC2"/>
    <w:rsid w:val="00E35D62"/>
    <w:rsid w:val="00E37104"/>
    <w:rsid w:val="00E37960"/>
    <w:rsid w:val="00E37C5C"/>
    <w:rsid w:val="00E40370"/>
    <w:rsid w:val="00E4091F"/>
    <w:rsid w:val="00E41924"/>
    <w:rsid w:val="00E42317"/>
    <w:rsid w:val="00E43179"/>
    <w:rsid w:val="00E433B9"/>
    <w:rsid w:val="00E43B25"/>
    <w:rsid w:val="00E43FB7"/>
    <w:rsid w:val="00E449F3"/>
    <w:rsid w:val="00E44EB0"/>
    <w:rsid w:val="00E44F9C"/>
    <w:rsid w:val="00E45338"/>
    <w:rsid w:val="00E45535"/>
    <w:rsid w:val="00E45BB9"/>
    <w:rsid w:val="00E45C42"/>
    <w:rsid w:val="00E474C2"/>
    <w:rsid w:val="00E4771A"/>
    <w:rsid w:val="00E4771B"/>
    <w:rsid w:val="00E47C46"/>
    <w:rsid w:val="00E51749"/>
    <w:rsid w:val="00E51E81"/>
    <w:rsid w:val="00E521B3"/>
    <w:rsid w:val="00E53077"/>
    <w:rsid w:val="00E53BDE"/>
    <w:rsid w:val="00E5433E"/>
    <w:rsid w:val="00E54418"/>
    <w:rsid w:val="00E55A38"/>
    <w:rsid w:val="00E55F41"/>
    <w:rsid w:val="00E568EB"/>
    <w:rsid w:val="00E57FB4"/>
    <w:rsid w:val="00E60C6D"/>
    <w:rsid w:val="00E60F54"/>
    <w:rsid w:val="00E6167B"/>
    <w:rsid w:val="00E62CAE"/>
    <w:rsid w:val="00E642C3"/>
    <w:rsid w:val="00E661B0"/>
    <w:rsid w:val="00E6693E"/>
    <w:rsid w:val="00E6705B"/>
    <w:rsid w:val="00E670CC"/>
    <w:rsid w:val="00E67ED9"/>
    <w:rsid w:val="00E67FC0"/>
    <w:rsid w:val="00E704B7"/>
    <w:rsid w:val="00E70D69"/>
    <w:rsid w:val="00E71633"/>
    <w:rsid w:val="00E71667"/>
    <w:rsid w:val="00E717A3"/>
    <w:rsid w:val="00E729FB"/>
    <w:rsid w:val="00E73D1C"/>
    <w:rsid w:val="00E75DDC"/>
    <w:rsid w:val="00E77048"/>
    <w:rsid w:val="00E7704F"/>
    <w:rsid w:val="00E7726B"/>
    <w:rsid w:val="00E800C1"/>
    <w:rsid w:val="00E803F3"/>
    <w:rsid w:val="00E8088D"/>
    <w:rsid w:val="00E811A2"/>
    <w:rsid w:val="00E815F6"/>
    <w:rsid w:val="00E81E79"/>
    <w:rsid w:val="00E81FB1"/>
    <w:rsid w:val="00E82CCD"/>
    <w:rsid w:val="00E83F51"/>
    <w:rsid w:val="00E85AC0"/>
    <w:rsid w:val="00E85FD3"/>
    <w:rsid w:val="00E8625F"/>
    <w:rsid w:val="00E863B3"/>
    <w:rsid w:val="00E86738"/>
    <w:rsid w:val="00E87D66"/>
    <w:rsid w:val="00E902E8"/>
    <w:rsid w:val="00E91B1C"/>
    <w:rsid w:val="00E91F0F"/>
    <w:rsid w:val="00E92AC8"/>
    <w:rsid w:val="00E9325D"/>
    <w:rsid w:val="00E93CF6"/>
    <w:rsid w:val="00E94BA5"/>
    <w:rsid w:val="00E952C0"/>
    <w:rsid w:val="00E9533C"/>
    <w:rsid w:val="00E95376"/>
    <w:rsid w:val="00E95578"/>
    <w:rsid w:val="00E9557F"/>
    <w:rsid w:val="00E96305"/>
    <w:rsid w:val="00E96528"/>
    <w:rsid w:val="00EA0908"/>
    <w:rsid w:val="00EA26DB"/>
    <w:rsid w:val="00EA414F"/>
    <w:rsid w:val="00EA4370"/>
    <w:rsid w:val="00EA4782"/>
    <w:rsid w:val="00EA4AA6"/>
    <w:rsid w:val="00EA587D"/>
    <w:rsid w:val="00EA635D"/>
    <w:rsid w:val="00EA65CB"/>
    <w:rsid w:val="00EA6E67"/>
    <w:rsid w:val="00EA7C2C"/>
    <w:rsid w:val="00EB0D79"/>
    <w:rsid w:val="00EB0ED5"/>
    <w:rsid w:val="00EB11B2"/>
    <w:rsid w:val="00EB2579"/>
    <w:rsid w:val="00EB37CB"/>
    <w:rsid w:val="00EB5150"/>
    <w:rsid w:val="00EB523F"/>
    <w:rsid w:val="00EB53FA"/>
    <w:rsid w:val="00EB550B"/>
    <w:rsid w:val="00EB5BED"/>
    <w:rsid w:val="00EB6088"/>
    <w:rsid w:val="00EB6307"/>
    <w:rsid w:val="00EB7A22"/>
    <w:rsid w:val="00EC01E9"/>
    <w:rsid w:val="00EC1C15"/>
    <w:rsid w:val="00EC32A9"/>
    <w:rsid w:val="00EC3984"/>
    <w:rsid w:val="00EC4014"/>
    <w:rsid w:val="00EC43CB"/>
    <w:rsid w:val="00EC4536"/>
    <w:rsid w:val="00EC4B3C"/>
    <w:rsid w:val="00EC50BC"/>
    <w:rsid w:val="00EC5107"/>
    <w:rsid w:val="00EC5C9A"/>
    <w:rsid w:val="00EC65B5"/>
    <w:rsid w:val="00EC7C15"/>
    <w:rsid w:val="00ED05E3"/>
    <w:rsid w:val="00ED0FD5"/>
    <w:rsid w:val="00ED1C90"/>
    <w:rsid w:val="00ED1E90"/>
    <w:rsid w:val="00ED1FA8"/>
    <w:rsid w:val="00ED3F8A"/>
    <w:rsid w:val="00ED47F8"/>
    <w:rsid w:val="00ED4AD0"/>
    <w:rsid w:val="00ED536B"/>
    <w:rsid w:val="00ED5BCF"/>
    <w:rsid w:val="00ED5C60"/>
    <w:rsid w:val="00ED5E8F"/>
    <w:rsid w:val="00ED6110"/>
    <w:rsid w:val="00ED6258"/>
    <w:rsid w:val="00EE1227"/>
    <w:rsid w:val="00EE1DA1"/>
    <w:rsid w:val="00EE2476"/>
    <w:rsid w:val="00EE2A7C"/>
    <w:rsid w:val="00EE354C"/>
    <w:rsid w:val="00EE3829"/>
    <w:rsid w:val="00EE3DA3"/>
    <w:rsid w:val="00EE41FC"/>
    <w:rsid w:val="00EE4689"/>
    <w:rsid w:val="00EE49B2"/>
    <w:rsid w:val="00EE543F"/>
    <w:rsid w:val="00EE5D40"/>
    <w:rsid w:val="00EE705D"/>
    <w:rsid w:val="00EE7D06"/>
    <w:rsid w:val="00EF0A11"/>
    <w:rsid w:val="00EF0ABF"/>
    <w:rsid w:val="00EF1102"/>
    <w:rsid w:val="00EF1534"/>
    <w:rsid w:val="00EF16BF"/>
    <w:rsid w:val="00EF223E"/>
    <w:rsid w:val="00EF2ACA"/>
    <w:rsid w:val="00EF2C53"/>
    <w:rsid w:val="00EF3421"/>
    <w:rsid w:val="00EF3819"/>
    <w:rsid w:val="00EF40DE"/>
    <w:rsid w:val="00EF48C5"/>
    <w:rsid w:val="00EF490D"/>
    <w:rsid w:val="00EF4C7D"/>
    <w:rsid w:val="00EF5330"/>
    <w:rsid w:val="00EF5493"/>
    <w:rsid w:val="00EF55F6"/>
    <w:rsid w:val="00EF5712"/>
    <w:rsid w:val="00EF6123"/>
    <w:rsid w:val="00EF7B9E"/>
    <w:rsid w:val="00F0021A"/>
    <w:rsid w:val="00F01048"/>
    <w:rsid w:val="00F015AB"/>
    <w:rsid w:val="00F02369"/>
    <w:rsid w:val="00F0399A"/>
    <w:rsid w:val="00F03F0A"/>
    <w:rsid w:val="00F04D7C"/>
    <w:rsid w:val="00F053EE"/>
    <w:rsid w:val="00F06A2A"/>
    <w:rsid w:val="00F06DB8"/>
    <w:rsid w:val="00F10058"/>
    <w:rsid w:val="00F104E7"/>
    <w:rsid w:val="00F10CDE"/>
    <w:rsid w:val="00F10ED4"/>
    <w:rsid w:val="00F11007"/>
    <w:rsid w:val="00F115B2"/>
    <w:rsid w:val="00F12EC6"/>
    <w:rsid w:val="00F1373E"/>
    <w:rsid w:val="00F13A09"/>
    <w:rsid w:val="00F13B46"/>
    <w:rsid w:val="00F14055"/>
    <w:rsid w:val="00F14348"/>
    <w:rsid w:val="00F148F5"/>
    <w:rsid w:val="00F152C2"/>
    <w:rsid w:val="00F15ED9"/>
    <w:rsid w:val="00F174C2"/>
    <w:rsid w:val="00F20116"/>
    <w:rsid w:val="00F21495"/>
    <w:rsid w:val="00F215CB"/>
    <w:rsid w:val="00F2402F"/>
    <w:rsid w:val="00F2455C"/>
    <w:rsid w:val="00F27555"/>
    <w:rsid w:val="00F27646"/>
    <w:rsid w:val="00F31434"/>
    <w:rsid w:val="00F31D11"/>
    <w:rsid w:val="00F3255D"/>
    <w:rsid w:val="00F32A04"/>
    <w:rsid w:val="00F33522"/>
    <w:rsid w:val="00F3403A"/>
    <w:rsid w:val="00F351A1"/>
    <w:rsid w:val="00F35B08"/>
    <w:rsid w:val="00F367CF"/>
    <w:rsid w:val="00F36C5D"/>
    <w:rsid w:val="00F36D22"/>
    <w:rsid w:val="00F36D78"/>
    <w:rsid w:val="00F374C7"/>
    <w:rsid w:val="00F40894"/>
    <w:rsid w:val="00F40BFB"/>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3C"/>
    <w:rsid w:val="00F517F4"/>
    <w:rsid w:val="00F52026"/>
    <w:rsid w:val="00F52533"/>
    <w:rsid w:val="00F527DF"/>
    <w:rsid w:val="00F534B9"/>
    <w:rsid w:val="00F54141"/>
    <w:rsid w:val="00F5563C"/>
    <w:rsid w:val="00F55A54"/>
    <w:rsid w:val="00F55DCF"/>
    <w:rsid w:val="00F56758"/>
    <w:rsid w:val="00F56F39"/>
    <w:rsid w:val="00F57D50"/>
    <w:rsid w:val="00F57DB7"/>
    <w:rsid w:val="00F605D8"/>
    <w:rsid w:val="00F61111"/>
    <w:rsid w:val="00F61A20"/>
    <w:rsid w:val="00F61BA2"/>
    <w:rsid w:val="00F61CE1"/>
    <w:rsid w:val="00F6383D"/>
    <w:rsid w:val="00F640EE"/>
    <w:rsid w:val="00F645B3"/>
    <w:rsid w:val="00F648BB"/>
    <w:rsid w:val="00F64C71"/>
    <w:rsid w:val="00F65CAF"/>
    <w:rsid w:val="00F66CAC"/>
    <w:rsid w:val="00F66EA6"/>
    <w:rsid w:val="00F675EB"/>
    <w:rsid w:val="00F7000F"/>
    <w:rsid w:val="00F70C23"/>
    <w:rsid w:val="00F7108E"/>
    <w:rsid w:val="00F71096"/>
    <w:rsid w:val="00F71170"/>
    <w:rsid w:val="00F7149A"/>
    <w:rsid w:val="00F7162D"/>
    <w:rsid w:val="00F72083"/>
    <w:rsid w:val="00F72EA0"/>
    <w:rsid w:val="00F72FD0"/>
    <w:rsid w:val="00F7363E"/>
    <w:rsid w:val="00F73681"/>
    <w:rsid w:val="00F736C9"/>
    <w:rsid w:val="00F736E2"/>
    <w:rsid w:val="00F74507"/>
    <w:rsid w:val="00F76785"/>
    <w:rsid w:val="00F77318"/>
    <w:rsid w:val="00F7752F"/>
    <w:rsid w:val="00F80C8D"/>
    <w:rsid w:val="00F81154"/>
    <w:rsid w:val="00F815E5"/>
    <w:rsid w:val="00F81C3B"/>
    <w:rsid w:val="00F82050"/>
    <w:rsid w:val="00F83584"/>
    <w:rsid w:val="00F83A18"/>
    <w:rsid w:val="00F8468F"/>
    <w:rsid w:val="00F84953"/>
    <w:rsid w:val="00F86A34"/>
    <w:rsid w:val="00F86B86"/>
    <w:rsid w:val="00F90801"/>
    <w:rsid w:val="00F9147C"/>
    <w:rsid w:val="00F91A16"/>
    <w:rsid w:val="00F92F37"/>
    <w:rsid w:val="00F9380B"/>
    <w:rsid w:val="00F940C8"/>
    <w:rsid w:val="00F944A4"/>
    <w:rsid w:val="00F95000"/>
    <w:rsid w:val="00F9643F"/>
    <w:rsid w:val="00F971C1"/>
    <w:rsid w:val="00F97652"/>
    <w:rsid w:val="00F979CC"/>
    <w:rsid w:val="00F97C3E"/>
    <w:rsid w:val="00F97D59"/>
    <w:rsid w:val="00FA0662"/>
    <w:rsid w:val="00FA0722"/>
    <w:rsid w:val="00FA09E8"/>
    <w:rsid w:val="00FA12C2"/>
    <w:rsid w:val="00FA1671"/>
    <w:rsid w:val="00FA205C"/>
    <w:rsid w:val="00FA2067"/>
    <w:rsid w:val="00FA2245"/>
    <w:rsid w:val="00FA2283"/>
    <w:rsid w:val="00FA24A4"/>
    <w:rsid w:val="00FA2826"/>
    <w:rsid w:val="00FA287D"/>
    <w:rsid w:val="00FA342A"/>
    <w:rsid w:val="00FA361B"/>
    <w:rsid w:val="00FA3878"/>
    <w:rsid w:val="00FA4148"/>
    <w:rsid w:val="00FA478A"/>
    <w:rsid w:val="00FA64C0"/>
    <w:rsid w:val="00FB0901"/>
    <w:rsid w:val="00FB175A"/>
    <w:rsid w:val="00FB4B29"/>
    <w:rsid w:val="00FB513B"/>
    <w:rsid w:val="00FB5C16"/>
    <w:rsid w:val="00FB6601"/>
    <w:rsid w:val="00FB6B2B"/>
    <w:rsid w:val="00FB7C06"/>
    <w:rsid w:val="00FB7DF3"/>
    <w:rsid w:val="00FB7E7A"/>
    <w:rsid w:val="00FB7ECD"/>
    <w:rsid w:val="00FC04B2"/>
    <w:rsid w:val="00FC069F"/>
    <w:rsid w:val="00FC39DF"/>
    <w:rsid w:val="00FC4649"/>
    <w:rsid w:val="00FC5599"/>
    <w:rsid w:val="00FC5A73"/>
    <w:rsid w:val="00FC5BC5"/>
    <w:rsid w:val="00FC5C4B"/>
    <w:rsid w:val="00FC64A2"/>
    <w:rsid w:val="00FC6B5D"/>
    <w:rsid w:val="00FD06ED"/>
    <w:rsid w:val="00FD0FEC"/>
    <w:rsid w:val="00FD3D99"/>
    <w:rsid w:val="00FD4437"/>
    <w:rsid w:val="00FD71CB"/>
    <w:rsid w:val="00FE0172"/>
    <w:rsid w:val="00FE0676"/>
    <w:rsid w:val="00FE0969"/>
    <w:rsid w:val="00FE1EDA"/>
    <w:rsid w:val="00FE24A8"/>
    <w:rsid w:val="00FE2605"/>
    <w:rsid w:val="00FE2DEB"/>
    <w:rsid w:val="00FE339E"/>
    <w:rsid w:val="00FE410F"/>
    <w:rsid w:val="00FE4BC6"/>
    <w:rsid w:val="00FE5C27"/>
    <w:rsid w:val="00FE5DB6"/>
    <w:rsid w:val="00FE5E89"/>
    <w:rsid w:val="00FE5FB4"/>
    <w:rsid w:val="00FE6346"/>
    <w:rsid w:val="00FE658B"/>
    <w:rsid w:val="00FE67FA"/>
    <w:rsid w:val="00FE6B2B"/>
    <w:rsid w:val="00FE71BD"/>
    <w:rsid w:val="00FE7726"/>
    <w:rsid w:val="00FE7FCC"/>
    <w:rsid w:val="00FF023E"/>
    <w:rsid w:val="00FF0ACC"/>
    <w:rsid w:val="00FF11A6"/>
    <w:rsid w:val="00FF15A3"/>
    <w:rsid w:val="00FF1A09"/>
    <w:rsid w:val="00FF2265"/>
    <w:rsid w:val="00FF247D"/>
    <w:rsid w:val="00FF38E1"/>
    <w:rsid w:val="00FF3946"/>
    <w:rsid w:val="00FF40A0"/>
    <w:rsid w:val="00FF4B4C"/>
    <w:rsid w:val="00FF55F0"/>
    <w:rsid w:val="00FF5DE6"/>
    <w:rsid w:val="00FF6597"/>
    <w:rsid w:val="00FF7641"/>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 w:type="paragraph" w:styleId="berarbeitung">
    <w:name w:val="Revision"/>
    <w:hidden/>
    <w:uiPriority w:val="99"/>
    <w:semiHidden/>
    <w:rsid w:val="00B044AE"/>
    <w:pPr>
      <w:spacing w:after="0" w:line="240" w:lineRule="auto"/>
    </w:pPr>
    <w:rPr>
      <w:rFonts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78">
      <w:bodyDiv w:val="1"/>
      <w:marLeft w:val="0"/>
      <w:marRight w:val="0"/>
      <w:marTop w:val="0"/>
      <w:marBottom w:val="0"/>
      <w:divBdr>
        <w:top w:val="none" w:sz="0" w:space="0" w:color="auto"/>
        <w:left w:val="none" w:sz="0" w:space="0" w:color="auto"/>
        <w:bottom w:val="none" w:sz="0" w:space="0" w:color="auto"/>
        <w:right w:val="none" w:sz="0" w:space="0" w:color="auto"/>
      </w:divBdr>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6E85"/>
    <w:rsid w:val="002B62EF"/>
    <w:rsid w:val="002D59B2"/>
    <w:rsid w:val="002F2C30"/>
    <w:rsid w:val="003244A3"/>
    <w:rsid w:val="00354EF6"/>
    <w:rsid w:val="003C59CF"/>
    <w:rsid w:val="00445F87"/>
    <w:rsid w:val="00447C67"/>
    <w:rsid w:val="00471F7C"/>
    <w:rsid w:val="005469AC"/>
    <w:rsid w:val="00553F2E"/>
    <w:rsid w:val="007A25A0"/>
    <w:rsid w:val="008819F6"/>
    <w:rsid w:val="00897F2C"/>
    <w:rsid w:val="00995E84"/>
    <w:rsid w:val="009B61A5"/>
    <w:rsid w:val="00AD5651"/>
    <w:rsid w:val="00B20F55"/>
    <w:rsid w:val="00B87923"/>
    <w:rsid w:val="00C44F6A"/>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9273</Words>
  <Characters>121427</Characters>
  <Application>Microsoft Office Word</Application>
  <DocSecurity>0</DocSecurity>
  <Lines>1011</Lines>
  <Paragraphs>2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1915</cp:revision>
  <cp:lastPrinted>2021-09-10T08:14:00Z</cp:lastPrinted>
  <dcterms:created xsi:type="dcterms:W3CDTF">2021-11-26T18:03:00Z</dcterms:created>
  <dcterms:modified xsi:type="dcterms:W3CDTF">2021-12-08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8">
    <vt:lpwstr>C:\Users\milul\OneDrive\Dokumente\Wirtschaftsinformatik Halle\2.Semester\Visualisierung\Elm-Projekt-Used-Cars -main\Bericht\Bericht_Visualisierung\Bericht_Visualisierung.ctv6</vt:lpwstr>
  </property>
  <property fmtid="{D5CDD505-2E9C-101B-9397-08002B2CF9AE}" pid="11" name="CitaviDocumentProperty_6">
    <vt:lpwstr>True</vt:lpwstr>
  </property>
  <property fmtid="{D5CDD505-2E9C-101B-9397-08002B2CF9AE}" pid="12" name="CitaviDocumentProperty_1">
    <vt:lpwstr>6.10.0.0</vt:lpwstr>
  </property>
</Properties>
</file>